
<file path=[Content_Types].xml><?xml version="1.0" encoding="utf-8"?>
<Types xmlns="http://schemas.openxmlformats.org/package/2006/content-types"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585E11" w14:textId="77777777" w:rsidR="00E950D5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32"/>
          <w:szCs w:val="32"/>
        </w:rPr>
      </w:pPr>
      <w:r>
        <w:rPr>
          <w:rFonts w:ascii="Times New Roman" w:eastAsia="Times New Roman" w:hAnsi="Times New Roman" w:cs="Times New Roman"/>
          <w:color w:val="000000"/>
          <w:sz w:val="32"/>
          <w:szCs w:val="32"/>
        </w:rPr>
        <w:t>Universidad de las Fuerzas Armadas ESPE – Ecuador</w:t>
      </w:r>
    </w:p>
    <w:p w14:paraId="051D83ED" w14:textId="77777777" w:rsidR="00E950D5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drawing>
          <wp:inline distT="0" distB="0" distL="0" distR="0" wp14:anchorId="02F01479" wp14:editId="4F4E2499">
            <wp:extent cx="2112840" cy="1910546"/>
            <wp:effectExtent l="0" t="0" r="0" b="0"/>
            <wp:docPr id="5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12840" cy="1910546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85AD517" w14:textId="77777777" w:rsidR="00E950D5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FUNDAMENTOS DE LA INGENIERÍA DE REQUISITOS </w:t>
      </w:r>
    </w:p>
    <w:p w14:paraId="2FADC3D3" w14:textId="77777777" w:rsidR="00E950D5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ema: Aplicación de la técnica de las 5W Y 2H en la elaboración del Marco de</w:t>
      </w:r>
    </w:p>
    <w:p w14:paraId="383E41C8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trabajo de Historias de Usuario (HU) </w:t>
      </w:r>
    </w:p>
    <w:p w14:paraId="476E5E1D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Integrantes: </w:t>
      </w:r>
    </w:p>
    <w:p w14:paraId="701D4ACF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Laura E. Aguilar </w:t>
      </w:r>
    </w:p>
    <w:p w14:paraId="2ECBE3F5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sz w:val="24"/>
          <w:szCs w:val="24"/>
        </w:rPr>
        <w:t>Esteban R. Arias</w:t>
      </w:r>
    </w:p>
    <w:p w14:paraId="5EF4F21D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elani J. Arregui </w:t>
      </w:r>
    </w:p>
    <w:p w14:paraId="75F920A4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sz w:val="24"/>
          <w:szCs w:val="24"/>
        </w:rPr>
        <w:t>Kevin</w:t>
      </w: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>,</w:t>
      </w:r>
      <w:r w:rsidRPr="00A71223">
        <w:rPr>
          <w:rFonts w:ascii="Times New Roman" w:eastAsia="Times New Roman" w:hAnsi="Times New Roman" w:cs="Times New Roman"/>
          <w:sz w:val="24"/>
          <w:szCs w:val="24"/>
        </w:rPr>
        <w:t xml:space="preserve"> A. Alcocer</w:t>
      </w:r>
    </w:p>
    <w:p w14:paraId="7166392C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sz w:val="24"/>
          <w:szCs w:val="24"/>
        </w:rPr>
        <w:t>Mateo, J. Baquero</w:t>
      </w: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79AC4817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>Facultad de Ingeniería en Tecnologías de la Información y Comunicación</w:t>
      </w:r>
    </w:p>
    <w:p w14:paraId="615684FA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>NRC: 8512</w:t>
      </w:r>
    </w:p>
    <w:p w14:paraId="4F3856F1" w14:textId="77777777" w:rsidR="00E950D5" w:rsidRPr="00A71223" w:rsidRDefault="00E950D5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3F6C3983" w14:textId="77777777" w:rsidR="00E950D5" w:rsidRPr="00A71223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>Ing. Jenny A. Ruiz</w:t>
      </w:r>
    </w:p>
    <w:p w14:paraId="35E727E3" w14:textId="77777777" w:rsidR="00E950D5" w:rsidRPr="00A71223" w:rsidRDefault="00E950D5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7FF20C5F" w14:textId="77777777" w:rsidR="00E950D5" w:rsidRDefault="00000000">
      <w:pPr>
        <w:pBdr>
          <w:top w:val="nil"/>
          <w:left w:val="nil"/>
          <w:bottom w:val="nil"/>
          <w:right w:val="nil"/>
          <w:between w:val="nil"/>
        </w:pBdr>
        <w:spacing w:after="2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A71223">
        <w:rPr>
          <w:rFonts w:ascii="Times New Roman" w:eastAsia="Times New Roman" w:hAnsi="Times New Roman" w:cs="Times New Roman"/>
          <w:color w:val="000000"/>
          <w:sz w:val="24"/>
          <w:szCs w:val="24"/>
        </w:rPr>
        <w:t>08 de diciembre de 2022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03D1A1B6" w14:textId="77777777" w:rsidR="00E950D5" w:rsidRDefault="00E950D5">
      <w:pPr>
        <w:jc w:val="center"/>
        <w:rPr>
          <w:rFonts w:ascii="Times New Roman" w:eastAsia="Times New Roman" w:hAnsi="Times New Roman" w:cs="Times New Roman"/>
          <w:b/>
        </w:rPr>
      </w:pPr>
    </w:p>
    <w:p w14:paraId="1C3566B6" w14:textId="77777777" w:rsidR="00E950D5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jc w:val="center"/>
        <w:rPr>
          <w:rFonts w:ascii="Times New Roman" w:eastAsia="Times New Roman" w:hAnsi="Times New Roman" w:cs="Times New Roman"/>
          <w:b/>
          <w:color w:val="000000"/>
          <w:sz w:val="36"/>
          <w:szCs w:val="36"/>
        </w:rPr>
      </w:pPr>
      <w:r>
        <w:rPr>
          <w:rFonts w:ascii="Times New Roman" w:eastAsia="Times New Roman" w:hAnsi="Times New Roman" w:cs="Times New Roman"/>
          <w:b/>
          <w:sz w:val="36"/>
          <w:szCs w:val="36"/>
        </w:rPr>
        <w:t>ÍNDICE</w:t>
      </w:r>
      <w:r>
        <w:rPr>
          <w:rFonts w:ascii="Times New Roman" w:eastAsia="Times New Roman" w:hAnsi="Times New Roman" w:cs="Times New Roman"/>
          <w:b/>
          <w:color w:val="000000"/>
          <w:sz w:val="36"/>
          <w:szCs w:val="36"/>
        </w:rPr>
        <w:t xml:space="preserve"> DE CONTENIDOS</w:t>
      </w:r>
    </w:p>
    <w:p w14:paraId="47B2124F" w14:textId="77777777" w:rsidR="00E950D5" w:rsidRDefault="00E950D5">
      <w:pPr>
        <w:keepNext/>
        <w:keepLines/>
        <w:pBdr>
          <w:top w:val="nil"/>
          <w:left w:val="nil"/>
          <w:bottom w:val="nil"/>
          <w:right w:val="nil"/>
          <w:between w:val="nil"/>
        </w:pBdr>
        <w:spacing w:before="240" w:after="0" w:line="240" w:lineRule="auto"/>
        <w:ind w:left="720" w:hanging="360"/>
        <w:rPr>
          <w:rFonts w:ascii="Book Antiqua" w:eastAsia="Book Antiqua" w:hAnsi="Book Antiqua" w:cs="Book Antiqua"/>
          <w:color w:val="2F5496"/>
          <w:sz w:val="24"/>
          <w:szCs w:val="24"/>
        </w:rPr>
      </w:pPr>
    </w:p>
    <w:sdt>
      <w:sdtPr>
        <w:id w:val="-1783180410"/>
        <w:docPartObj>
          <w:docPartGallery w:val="Table of Contents"/>
          <w:docPartUnique/>
        </w:docPartObj>
      </w:sdtPr>
      <w:sdtContent>
        <w:p w14:paraId="6C68242B" w14:textId="0F78DEA4" w:rsidR="00916379" w:rsidRPr="00916379" w:rsidRDefault="00000000" w:rsidP="00916379">
          <w:pPr>
            <w:pStyle w:val="TDC1"/>
            <w:tabs>
              <w:tab w:val="left" w:pos="44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r w:rsidRPr="00916379">
            <w:rPr>
              <w:rFonts w:ascii="Book Antiqua" w:hAnsi="Book Antiqua"/>
              <w:sz w:val="24"/>
              <w:szCs w:val="24"/>
            </w:rPr>
            <w:fldChar w:fldCharType="begin"/>
          </w:r>
          <w:r w:rsidRPr="00916379">
            <w:rPr>
              <w:rFonts w:ascii="Book Antiqua" w:hAnsi="Book Antiqua"/>
              <w:sz w:val="24"/>
              <w:szCs w:val="24"/>
            </w:rPr>
            <w:instrText xml:space="preserve"> TOC \h \u \z </w:instrText>
          </w:r>
          <w:r w:rsidRPr="00916379">
            <w:rPr>
              <w:rFonts w:ascii="Book Antiqua" w:hAnsi="Book Antiqua"/>
              <w:sz w:val="24"/>
              <w:szCs w:val="24"/>
            </w:rPr>
            <w:fldChar w:fldCharType="separate"/>
          </w:r>
          <w:hyperlink w:anchor="_Toc121347064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1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Introducción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64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3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2407E07" w14:textId="47CCBDFD" w:rsidR="00916379" w:rsidRPr="00916379" w:rsidRDefault="00000000" w:rsidP="00916379">
          <w:pPr>
            <w:pStyle w:val="TDC2"/>
            <w:tabs>
              <w:tab w:val="left" w:pos="880"/>
              <w:tab w:val="right" w:pos="9352"/>
            </w:tabs>
            <w:spacing w:line="480" w:lineRule="auto"/>
            <w:rPr>
              <w:rFonts w:ascii="Book Antiqua" w:hAnsi="Book Antiqua"/>
              <w:noProof/>
              <w:sz w:val="24"/>
              <w:szCs w:val="24"/>
            </w:rPr>
          </w:pPr>
          <w:hyperlink w:anchor="_Toc121347065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1.1.</w:t>
            </w:r>
            <w:r w:rsidR="00916379" w:rsidRPr="00916379">
              <w:rPr>
                <w:rFonts w:ascii="Book Antiqua" w:hAnsi="Book Antiqua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Propósito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65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3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F2FCEDA" w14:textId="40614721" w:rsidR="00916379" w:rsidRPr="00916379" w:rsidRDefault="00000000" w:rsidP="00916379">
          <w:pPr>
            <w:pStyle w:val="TDC1"/>
            <w:tabs>
              <w:tab w:val="left" w:pos="44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66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erimientos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66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4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81F41DB" w14:textId="2723C392" w:rsidR="00916379" w:rsidRPr="00916379" w:rsidRDefault="00000000" w:rsidP="00916379">
          <w:pPr>
            <w:pStyle w:val="TDC1"/>
            <w:tabs>
              <w:tab w:val="left" w:pos="66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67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erimientos funcionales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67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4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22E6565" w14:textId="7E2FA9D7" w:rsidR="00916379" w:rsidRPr="00916379" w:rsidRDefault="00000000" w:rsidP="00916379">
          <w:pPr>
            <w:pStyle w:val="TDC1"/>
            <w:tabs>
              <w:tab w:val="left" w:pos="88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68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1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 funcional - REQ001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68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4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8F4B0AE" w14:textId="5596183F" w:rsidR="00916379" w:rsidRPr="00916379" w:rsidRDefault="00000000" w:rsidP="00916379">
          <w:pPr>
            <w:pStyle w:val="TDC1"/>
            <w:tabs>
              <w:tab w:val="left" w:pos="88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69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2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 funcional - REQ002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69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6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E2AC6A6" w14:textId="4B4357E8" w:rsidR="00916379" w:rsidRPr="00916379" w:rsidRDefault="00000000" w:rsidP="00916379">
          <w:pPr>
            <w:pStyle w:val="TDC1"/>
            <w:tabs>
              <w:tab w:val="left" w:pos="88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0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3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 funcional - REQ003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0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8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A139410" w14:textId="1A575EF6" w:rsidR="00916379" w:rsidRPr="00916379" w:rsidRDefault="00000000" w:rsidP="00916379">
          <w:pPr>
            <w:pStyle w:val="TDC1"/>
            <w:tabs>
              <w:tab w:val="left" w:pos="88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1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4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 funcional - REQ004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1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10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C2407C6" w14:textId="55FB4346" w:rsidR="00916379" w:rsidRPr="00916379" w:rsidRDefault="00000000" w:rsidP="00916379">
          <w:pPr>
            <w:pStyle w:val="TDC1"/>
            <w:tabs>
              <w:tab w:val="left" w:pos="88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2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5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 funcional - REQ005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2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12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D4B083A" w14:textId="1BC6B533" w:rsidR="00916379" w:rsidRPr="00916379" w:rsidRDefault="00000000" w:rsidP="00916379">
          <w:pPr>
            <w:pStyle w:val="TDC1"/>
            <w:tabs>
              <w:tab w:val="left" w:pos="88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3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6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 funcional - REQ006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3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14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28775FC" w14:textId="58331B70" w:rsidR="00916379" w:rsidRPr="00916379" w:rsidRDefault="00000000" w:rsidP="00916379">
          <w:pPr>
            <w:pStyle w:val="TDC1"/>
            <w:tabs>
              <w:tab w:val="left" w:pos="88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4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7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 funcional - REQ007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4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16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C60104" w14:textId="428BCA43" w:rsidR="00916379" w:rsidRPr="00916379" w:rsidRDefault="00000000" w:rsidP="00916379">
          <w:pPr>
            <w:pStyle w:val="TDC1"/>
            <w:tabs>
              <w:tab w:val="left" w:pos="88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5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1.8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 funcional - REQ008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5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18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421C054" w14:textId="3105984E" w:rsidR="00916379" w:rsidRPr="00916379" w:rsidRDefault="00000000" w:rsidP="00916379">
          <w:pPr>
            <w:pStyle w:val="TDC1"/>
            <w:tabs>
              <w:tab w:val="left" w:pos="66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6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2.2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quisitos No Funcionales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6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20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DDC5A77" w14:textId="3BE1BD14" w:rsidR="00916379" w:rsidRPr="00916379" w:rsidRDefault="00000000" w:rsidP="00916379">
          <w:pPr>
            <w:pStyle w:val="TDC1"/>
            <w:tabs>
              <w:tab w:val="left" w:pos="44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7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3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Explicar el requisito funcional. ¿Qué?, ¿Cómo?, ¿quién es el responsable?, tiempo para ejecutar este requisito?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7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21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9875C20" w14:textId="7244A0A2" w:rsidR="00916379" w:rsidRPr="00916379" w:rsidRDefault="00000000" w:rsidP="00916379">
          <w:pPr>
            <w:pStyle w:val="TDC1"/>
            <w:tabs>
              <w:tab w:val="left" w:pos="440"/>
              <w:tab w:val="right" w:pos="9352"/>
            </w:tabs>
            <w:spacing w:line="480" w:lineRule="auto"/>
            <w:rPr>
              <w:rFonts w:ascii="Book Antiqua" w:eastAsiaTheme="minorEastAsia" w:hAnsi="Book Antiqua" w:cstheme="minorBidi"/>
              <w:noProof/>
              <w:sz w:val="24"/>
              <w:szCs w:val="24"/>
            </w:rPr>
          </w:pPr>
          <w:hyperlink w:anchor="_Toc121347078" w:history="1"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4.</w:t>
            </w:r>
            <w:r w:rsidR="00916379" w:rsidRPr="00916379">
              <w:rPr>
                <w:rFonts w:ascii="Book Antiqua" w:eastAsiaTheme="minorEastAsia" w:hAnsi="Book Antiqua" w:cstheme="minorBidi"/>
                <w:noProof/>
                <w:sz w:val="24"/>
                <w:szCs w:val="24"/>
              </w:rPr>
              <w:tab/>
            </w:r>
            <w:r w:rsidR="00916379" w:rsidRPr="00916379">
              <w:rPr>
                <w:rStyle w:val="Hipervnculo"/>
                <w:rFonts w:ascii="Book Antiqua" w:hAnsi="Book Antiqua"/>
                <w:noProof/>
                <w:sz w:val="24"/>
                <w:szCs w:val="24"/>
              </w:rPr>
              <w:t>Referencias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tab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begin"/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instrText xml:space="preserve"> PAGEREF _Toc121347078 \h </w:instrTex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separate"/>
            </w:r>
            <w:r w:rsidR="00F964EC">
              <w:rPr>
                <w:rFonts w:ascii="Book Antiqua" w:hAnsi="Book Antiqua"/>
                <w:noProof/>
                <w:webHidden/>
                <w:sz w:val="24"/>
                <w:szCs w:val="24"/>
              </w:rPr>
              <w:t>23</w:t>
            </w:r>
            <w:r w:rsidR="00916379" w:rsidRPr="00916379">
              <w:rPr>
                <w:rFonts w:ascii="Book Antiqua" w:hAnsi="Book Antiqua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2DC6C11" w14:textId="78E609BE" w:rsidR="00E950D5" w:rsidRDefault="00000000" w:rsidP="00916379">
          <w:pPr>
            <w:spacing w:line="480" w:lineRule="auto"/>
          </w:pPr>
          <w:r w:rsidRPr="00916379">
            <w:rPr>
              <w:rFonts w:ascii="Book Antiqua" w:hAnsi="Book Antiqua"/>
              <w:sz w:val="24"/>
              <w:szCs w:val="24"/>
            </w:rPr>
            <w:fldChar w:fldCharType="end"/>
          </w:r>
        </w:p>
      </w:sdtContent>
    </w:sdt>
    <w:p w14:paraId="6FE737CE" w14:textId="77777777" w:rsidR="00E950D5" w:rsidRPr="004E7BF6" w:rsidRDefault="00000000" w:rsidP="00916379">
      <w:pPr>
        <w:pStyle w:val="Ttulo1"/>
        <w:numPr>
          <w:ilvl w:val="0"/>
          <w:numId w:val="10"/>
        </w:numPr>
        <w:spacing w:line="480" w:lineRule="auto"/>
      </w:pPr>
      <w:bookmarkStart w:id="0" w:name="_Toc121347064"/>
      <w:r w:rsidRPr="004E7BF6">
        <w:lastRenderedPageBreak/>
        <w:t>Introducción</w:t>
      </w:r>
      <w:bookmarkEnd w:id="0"/>
      <w:r w:rsidRPr="004E7BF6">
        <w:t xml:space="preserve"> </w:t>
      </w:r>
    </w:p>
    <w:p w14:paraId="1454CEF4" w14:textId="77777777" w:rsidR="00E950D5" w:rsidRPr="00047364" w:rsidRDefault="00000000" w:rsidP="00916379">
      <w:pPr>
        <w:spacing w:after="0" w:line="480" w:lineRule="auto"/>
        <w:jc w:val="both"/>
        <w:rPr>
          <w:rFonts w:ascii="Book Antiqua" w:eastAsia="Book Antiqua" w:hAnsi="Book Antiqua" w:cs="Book Antiqua"/>
          <w:sz w:val="24"/>
          <w:szCs w:val="24"/>
        </w:rPr>
      </w:pPr>
      <w:r w:rsidRPr="00047364">
        <w:rPr>
          <w:rFonts w:ascii="Book Antiqua" w:eastAsia="Book Antiqua" w:hAnsi="Book Antiqua" w:cs="Book Antiqua"/>
          <w:sz w:val="24"/>
          <w:szCs w:val="24"/>
        </w:rPr>
        <w:t xml:space="preserve">En la actualidad, en casi todos los hogares existe una mascota quien es parte de la familia, sin embargo, es importante educar a la mascota de preferencia desde que es pequeña,  no obstante, muchas veces los hogares adoptan ya mascotas adultas, sin embargo, independientemente de la edad de la mascota es indispensable educar a la mascota, y a pesar de que existen lugares de adiestramiento canino, no todos cuentan con el presupuesto para ello; es por eso que la aplicación de adiestramiento canino ayuda a la consulta de rutinas de ejercicios, también para el registro y consejos nutricionales, esto permitirá que el dueño de la mascota tenga un apoyo para el adiestramiento de sus mascotas desde la comodidad de su hogar. </w:t>
      </w:r>
    </w:p>
    <w:p w14:paraId="14941686" w14:textId="335C3726" w:rsidR="00E950D5" w:rsidRPr="00047364" w:rsidRDefault="00000000" w:rsidP="00916379">
      <w:pPr>
        <w:pStyle w:val="Ttulo2"/>
        <w:numPr>
          <w:ilvl w:val="1"/>
          <w:numId w:val="10"/>
        </w:numPr>
        <w:spacing w:after="0" w:line="480" w:lineRule="auto"/>
      </w:pPr>
      <w:bookmarkStart w:id="1" w:name="_Toc121347065"/>
      <w:r w:rsidRPr="00047364">
        <w:t>Propósito</w:t>
      </w:r>
      <w:bookmarkEnd w:id="1"/>
      <w:r w:rsidRPr="00047364">
        <w:t xml:space="preserve">  </w:t>
      </w:r>
    </w:p>
    <w:p w14:paraId="1030C8C8" w14:textId="12D5BA49" w:rsidR="00E950D5" w:rsidRPr="00047364" w:rsidRDefault="00000000" w:rsidP="00916379">
      <w:pPr>
        <w:spacing w:line="480" w:lineRule="auto"/>
        <w:jc w:val="both"/>
        <w:rPr>
          <w:rFonts w:ascii="Book Antiqua" w:eastAsia="Book Antiqua" w:hAnsi="Book Antiqua" w:cs="Book Antiqua"/>
          <w:color w:val="000000"/>
          <w:sz w:val="24"/>
          <w:szCs w:val="24"/>
        </w:rPr>
      </w:pPr>
      <w:r w:rsidRPr="00047364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El propósito del presente documento es </w:t>
      </w:r>
      <w:r w:rsidRPr="00047364">
        <w:rPr>
          <w:rFonts w:ascii="Book Antiqua" w:eastAsia="Book Antiqua" w:hAnsi="Book Antiqua" w:cs="Book Antiqua"/>
          <w:sz w:val="24"/>
          <w:szCs w:val="24"/>
        </w:rPr>
        <w:t>definir los requisitos funcionales y no funcionales que va a contener la aplicación</w:t>
      </w:r>
      <w:r w:rsidRPr="00047364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 de adiestramiento canino, es decir, se identifican atributos, características, capacidades, cualidades que necesita cumplir la aplicación para un buen funcionamiento. </w:t>
      </w:r>
    </w:p>
    <w:p w14:paraId="3A9359AD" w14:textId="3BA3B040" w:rsidR="00E950D5" w:rsidRDefault="00000000" w:rsidP="00916379">
      <w:pPr>
        <w:spacing w:line="480" w:lineRule="auto"/>
        <w:jc w:val="both"/>
        <w:rPr>
          <w:rFonts w:ascii="Book Antiqua" w:eastAsia="Book Antiqua" w:hAnsi="Book Antiqua" w:cs="Book Antiqua"/>
          <w:color w:val="000000"/>
          <w:sz w:val="24"/>
          <w:szCs w:val="24"/>
        </w:rPr>
      </w:pPr>
      <w:r w:rsidRPr="00047364">
        <w:rPr>
          <w:rFonts w:ascii="Book Antiqua" w:eastAsia="Book Antiqua" w:hAnsi="Book Antiqua" w:cs="Book Antiqua"/>
          <w:color w:val="000000"/>
          <w:sz w:val="24"/>
          <w:szCs w:val="24"/>
        </w:rPr>
        <w:t xml:space="preserve">Sin embargo, es importante indicar que este documento es una aproximación a lo que se requiere realizar, es decir, no es el definitivo y pueden estar sujetos a cambios conforme se avance en el diseño de la aplicación. </w:t>
      </w:r>
    </w:p>
    <w:p w14:paraId="11AD61D7" w14:textId="438F3FBC" w:rsidR="00047364" w:rsidRDefault="00047364" w:rsidP="00047364">
      <w:pPr>
        <w:spacing w:line="480" w:lineRule="auto"/>
        <w:jc w:val="both"/>
        <w:rPr>
          <w:rFonts w:ascii="Book Antiqua" w:eastAsia="Book Antiqua" w:hAnsi="Book Antiqua" w:cs="Book Antiqua"/>
          <w:color w:val="000000"/>
          <w:sz w:val="24"/>
          <w:szCs w:val="24"/>
        </w:rPr>
      </w:pPr>
    </w:p>
    <w:p w14:paraId="698CE5D6" w14:textId="77777777" w:rsidR="00047364" w:rsidRPr="00047364" w:rsidRDefault="00047364" w:rsidP="00047364">
      <w:pPr>
        <w:spacing w:line="480" w:lineRule="auto"/>
        <w:jc w:val="both"/>
        <w:rPr>
          <w:rFonts w:ascii="Book Antiqua" w:eastAsia="Book Antiqua" w:hAnsi="Book Antiqua" w:cs="Book Antiqua"/>
          <w:color w:val="000000"/>
          <w:sz w:val="24"/>
          <w:szCs w:val="24"/>
        </w:rPr>
      </w:pPr>
    </w:p>
    <w:p w14:paraId="6189AD0D" w14:textId="2EBB83AA" w:rsidR="004E7BF6" w:rsidRDefault="004E7BF6" w:rsidP="00D20DA8">
      <w:pPr>
        <w:pStyle w:val="Ttulo1"/>
        <w:numPr>
          <w:ilvl w:val="0"/>
          <w:numId w:val="10"/>
        </w:numPr>
        <w:spacing w:before="0" w:line="360" w:lineRule="auto"/>
        <w:jc w:val="both"/>
      </w:pPr>
      <w:bookmarkStart w:id="2" w:name="_Toc121347066"/>
      <w:r w:rsidRPr="00047364">
        <w:lastRenderedPageBreak/>
        <w:t>Req</w:t>
      </w:r>
      <w:r>
        <w:t>uerimientos</w:t>
      </w:r>
      <w:bookmarkEnd w:id="2"/>
      <w:r>
        <w:t xml:space="preserve"> </w:t>
      </w:r>
    </w:p>
    <w:p w14:paraId="41E42474" w14:textId="5EC7F4FC" w:rsidR="00E950D5" w:rsidRPr="00047364" w:rsidRDefault="00783498" w:rsidP="00D20DA8">
      <w:pPr>
        <w:pStyle w:val="Ttulo1"/>
        <w:numPr>
          <w:ilvl w:val="1"/>
          <w:numId w:val="10"/>
        </w:numPr>
        <w:spacing w:before="0" w:line="360" w:lineRule="auto"/>
        <w:jc w:val="both"/>
      </w:pPr>
      <w:bookmarkStart w:id="3" w:name="_Toc121347067"/>
      <w:r>
        <w:t>Requerimientos funcionales</w:t>
      </w:r>
      <w:bookmarkEnd w:id="3"/>
    </w:p>
    <w:p w14:paraId="2E453B1D" w14:textId="5866B509" w:rsidR="00047364" w:rsidRPr="00047364" w:rsidRDefault="00047364" w:rsidP="00D20DA8">
      <w:pPr>
        <w:spacing w:line="360" w:lineRule="auto"/>
        <w:jc w:val="both"/>
        <w:rPr>
          <w:rFonts w:ascii="Book Antiqua" w:eastAsia="Book Antiqua" w:hAnsi="Book Antiqua" w:cs="Book Antiqua"/>
          <w:color w:val="000000"/>
          <w:sz w:val="24"/>
          <w:szCs w:val="24"/>
        </w:rPr>
      </w:pPr>
      <w:r w:rsidRPr="00047364">
        <w:rPr>
          <w:rFonts w:ascii="Book Antiqua" w:eastAsia="Book Antiqua" w:hAnsi="Book Antiqua" w:cs="Book Antiqua"/>
          <w:color w:val="000000"/>
          <w:sz w:val="24"/>
          <w:szCs w:val="24"/>
        </w:rPr>
        <w:t>Dentro de los requisitos funcionales tenemos a las características que debe cumplir nuestra aplicación.</w:t>
      </w:r>
    </w:p>
    <w:p w14:paraId="6857517A" w14:textId="6EE265CC" w:rsidR="00E950D5" w:rsidRPr="00047364" w:rsidRDefault="00000000" w:rsidP="00D20DA8">
      <w:pPr>
        <w:pStyle w:val="Ttulo1"/>
        <w:numPr>
          <w:ilvl w:val="2"/>
          <w:numId w:val="10"/>
        </w:numPr>
        <w:spacing w:before="0" w:line="360" w:lineRule="auto"/>
        <w:jc w:val="both"/>
      </w:pPr>
      <w:bookmarkStart w:id="4" w:name="_Toc121347068"/>
      <w:r w:rsidRPr="00047364">
        <w:t>Requisito funcional - REQ001</w:t>
      </w:r>
      <w:bookmarkEnd w:id="4"/>
    </w:p>
    <w:tbl>
      <w:tblPr>
        <w:tblStyle w:val="a"/>
        <w:tblW w:w="9214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7"/>
        <w:gridCol w:w="400"/>
        <w:gridCol w:w="6667"/>
      </w:tblGrid>
      <w:tr w:rsidR="00E950D5" w14:paraId="083527A3" w14:textId="77777777" w:rsidTr="0004736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323E4F"/>
            <w:vAlign w:val="center"/>
          </w:tcPr>
          <w:p w14:paraId="6933EDC2" w14:textId="77777777" w:rsidR="00E950D5" w:rsidRDefault="00000000" w:rsidP="00047364">
            <w:pPr>
              <w:spacing w:line="360" w:lineRule="auto"/>
              <w:jc w:val="center"/>
              <w:rPr>
                <w:rFonts w:ascii="Book Antiqua" w:eastAsia="Book Antiqua" w:hAnsi="Book Antiqua" w:cs="Book Antiqua"/>
                <w:color w:val="000000"/>
              </w:rPr>
            </w:pPr>
            <w:r>
              <w:rPr>
                <w:rFonts w:ascii="Book Antiqua" w:eastAsia="Book Antiqua" w:hAnsi="Book Antiqua" w:cs="Book Antiqua"/>
                <w:sz w:val="36"/>
                <w:szCs w:val="36"/>
              </w:rPr>
              <w:t>REQ-001</w:t>
            </w:r>
          </w:p>
        </w:tc>
      </w:tr>
      <w:tr w:rsidR="00E950D5" w14:paraId="7FA81B1F" w14:textId="77777777" w:rsidTr="000473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A3E4ADD" w14:textId="77777777" w:rsidR="00E950D5" w:rsidRPr="00D20DA8" w:rsidRDefault="00000000" w:rsidP="00047364">
            <w:pPr>
              <w:spacing w:line="360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Id. Requerimiento </w:t>
            </w:r>
          </w:p>
        </w:tc>
        <w:tc>
          <w:tcPr>
            <w:tcW w:w="7067" w:type="dxa"/>
            <w:gridSpan w:val="2"/>
            <w:vAlign w:val="center"/>
          </w:tcPr>
          <w:p w14:paraId="42CAF865" w14:textId="77777777" w:rsidR="00E950D5" w:rsidRPr="00916379" w:rsidRDefault="00000000" w:rsidP="0091637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REQ001 </w:t>
            </w:r>
          </w:p>
        </w:tc>
      </w:tr>
      <w:tr w:rsidR="00E950D5" w14:paraId="12D933EB" w14:textId="77777777" w:rsidTr="000473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F256BB2" w14:textId="77777777" w:rsidR="00E950D5" w:rsidRPr="00D20DA8" w:rsidRDefault="00000000" w:rsidP="00047364">
            <w:pPr>
              <w:spacing w:line="360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Nombre </w:t>
            </w:r>
          </w:p>
        </w:tc>
        <w:tc>
          <w:tcPr>
            <w:tcW w:w="7067" w:type="dxa"/>
            <w:gridSpan w:val="2"/>
            <w:vAlign w:val="center"/>
          </w:tcPr>
          <w:p w14:paraId="09A17A30" w14:textId="77777777" w:rsidR="00E950D5" w:rsidRPr="00916379" w:rsidRDefault="00000000" w:rsidP="0091637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Ingreso al aplicativo como administrador </w:t>
            </w:r>
          </w:p>
        </w:tc>
      </w:tr>
      <w:tr w:rsidR="00E950D5" w14:paraId="1E439610" w14:textId="77777777" w:rsidTr="000473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1A985DB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Descripción</w:t>
            </w:r>
          </w:p>
        </w:tc>
        <w:tc>
          <w:tcPr>
            <w:tcW w:w="7067" w:type="dxa"/>
            <w:gridSpan w:val="2"/>
            <w:vAlign w:val="center"/>
          </w:tcPr>
          <w:p w14:paraId="4F80E0F9" w14:textId="77777777" w:rsidR="00E950D5" w:rsidRPr="00916379" w:rsidRDefault="00000000" w:rsidP="0091637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El administrador ingresara a la aplicación para administrar y cargar las rutinas de los ejercicios para mascotas. </w:t>
            </w:r>
          </w:p>
        </w:tc>
      </w:tr>
      <w:tr w:rsidR="00E950D5" w14:paraId="43FB7EEB" w14:textId="77777777" w:rsidTr="000473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1E0A2FB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Actor</w:t>
            </w:r>
          </w:p>
        </w:tc>
        <w:tc>
          <w:tcPr>
            <w:tcW w:w="7067" w:type="dxa"/>
            <w:gridSpan w:val="2"/>
            <w:vAlign w:val="center"/>
          </w:tcPr>
          <w:p w14:paraId="41D92F61" w14:textId="77777777" w:rsidR="00E950D5" w:rsidRPr="00916379" w:rsidRDefault="00000000" w:rsidP="0091637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Administrador </w:t>
            </w:r>
          </w:p>
        </w:tc>
      </w:tr>
      <w:tr w:rsidR="00D20DA8" w14:paraId="146108B1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A0D9C07" w14:textId="3DF25BBC" w:rsidR="00D20DA8" w:rsidRPr="00D20DA8" w:rsidRDefault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072793E2" w14:textId="2FDF8E4B" w:rsidR="00D20DA8" w:rsidRPr="00D20DA8" w:rsidRDefault="00D20DA8" w:rsidP="0091637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grantes grupo 1</w:t>
            </w:r>
          </w:p>
        </w:tc>
      </w:tr>
      <w:tr w:rsidR="00E950D5" w14:paraId="07C50692" w14:textId="77777777" w:rsidTr="000473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240DFAE" w14:textId="77777777" w:rsidR="00E950D5" w:rsidRPr="00D20DA8" w:rsidRDefault="00000000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Entradas</w:t>
            </w:r>
          </w:p>
        </w:tc>
        <w:tc>
          <w:tcPr>
            <w:tcW w:w="7067" w:type="dxa"/>
            <w:gridSpan w:val="2"/>
            <w:vAlign w:val="center"/>
          </w:tcPr>
          <w:p w14:paraId="2DD1D5AD" w14:textId="77777777" w:rsidR="00E950D5" w:rsidRPr="00916379" w:rsidRDefault="00000000" w:rsidP="0091637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Usuario </w:t>
            </w:r>
          </w:p>
          <w:p w14:paraId="65FF21EA" w14:textId="77777777" w:rsidR="00E950D5" w:rsidRPr="00916379" w:rsidRDefault="00000000" w:rsidP="0091637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Contraseña </w:t>
            </w:r>
          </w:p>
        </w:tc>
      </w:tr>
      <w:tr w:rsidR="00E950D5" w14:paraId="0E96D326" w14:textId="77777777" w:rsidTr="000473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C99CC7B" w14:textId="77777777" w:rsidR="00E950D5" w:rsidRPr="00D20DA8" w:rsidRDefault="00000000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Salidas</w:t>
            </w:r>
          </w:p>
        </w:tc>
        <w:tc>
          <w:tcPr>
            <w:tcW w:w="7067" w:type="dxa"/>
            <w:gridSpan w:val="2"/>
            <w:vAlign w:val="center"/>
          </w:tcPr>
          <w:p w14:paraId="2346626D" w14:textId="77777777" w:rsidR="00E950D5" w:rsidRPr="00916379" w:rsidRDefault="00000000" w:rsidP="0091637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rfaz del Sistema:</w:t>
            </w:r>
          </w:p>
          <w:p w14:paraId="5E3ABDF9" w14:textId="77777777" w:rsidR="00E950D5" w:rsidRPr="00916379" w:rsidRDefault="00000000" w:rsidP="00916379">
            <w:pPr>
              <w:numPr>
                <w:ilvl w:val="0"/>
                <w:numId w:val="8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desplegará un formulario en el cual el administrador debe ingresar su usuario y contraseña.</w:t>
            </w:r>
          </w:p>
        </w:tc>
      </w:tr>
      <w:tr w:rsidR="00E950D5" w14:paraId="253E1BAE" w14:textId="77777777" w:rsidTr="000473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B2F1C8A" w14:textId="77777777" w:rsidR="00E950D5" w:rsidRPr="00D20DA8" w:rsidRDefault="00000000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ioridad </w:t>
            </w:r>
          </w:p>
        </w:tc>
        <w:tc>
          <w:tcPr>
            <w:tcW w:w="7067" w:type="dxa"/>
            <w:gridSpan w:val="2"/>
            <w:vAlign w:val="center"/>
          </w:tcPr>
          <w:p w14:paraId="6966BBC3" w14:textId="77777777" w:rsidR="00E950D5" w:rsidRPr="00916379" w:rsidRDefault="00000000" w:rsidP="0091637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Alta </w:t>
            </w:r>
          </w:p>
        </w:tc>
      </w:tr>
      <w:tr w:rsidR="00E950D5" w14:paraId="048DEA5D" w14:textId="77777777" w:rsidTr="000473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AB8B501" w14:textId="77777777" w:rsidR="00E950D5" w:rsidRPr="00D20DA8" w:rsidRDefault="00000000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opósito </w:t>
            </w:r>
          </w:p>
        </w:tc>
        <w:tc>
          <w:tcPr>
            <w:tcW w:w="7067" w:type="dxa"/>
            <w:gridSpan w:val="2"/>
            <w:vAlign w:val="center"/>
          </w:tcPr>
          <w:p w14:paraId="7B04DC8C" w14:textId="77777777" w:rsidR="00E950D5" w:rsidRPr="00916379" w:rsidRDefault="00000000" w:rsidP="0091637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Validar al administrador al ingresar al sistema</w:t>
            </w:r>
          </w:p>
        </w:tc>
      </w:tr>
      <w:tr w:rsidR="00E950D5" w14:paraId="7B0B71B9" w14:textId="77777777" w:rsidTr="000473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3649CDE" w14:textId="77777777" w:rsidR="00E950D5" w:rsidRPr="00D20DA8" w:rsidRDefault="00000000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e Condiciones</w:t>
            </w:r>
          </w:p>
        </w:tc>
        <w:tc>
          <w:tcPr>
            <w:tcW w:w="7067" w:type="dxa"/>
            <w:gridSpan w:val="2"/>
            <w:vAlign w:val="center"/>
          </w:tcPr>
          <w:p w14:paraId="55E2DB7F" w14:textId="77777777" w:rsidR="00E950D5" w:rsidRPr="00916379" w:rsidRDefault="00000000" w:rsidP="0091637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Solo se puede ingresar con el perfil de usuario y contraseña</w:t>
            </w:r>
          </w:p>
        </w:tc>
      </w:tr>
      <w:tr w:rsidR="00E950D5" w14:paraId="24B2E284" w14:textId="77777777" w:rsidTr="000473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116B734" w14:textId="77777777" w:rsidR="00E950D5" w:rsidRPr="00D20DA8" w:rsidRDefault="00000000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ost Condiciones</w:t>
            </w:r>
          </w:p>
        </w:tc>
        <w:tc>
          <w:tcPr>
            <w:tcW w:w="7067" w:type="dxa"/>
            <w:gridSpan w:val="2"/>
            <w:vAlign w:val="center"/>
          </w:tcPr>
          <w:p w14:paraId="5F7EF611" w14:textId="77777777" w:rsidR="00E950D5" w:rsidRPr="00916379" w:rsidRDefault="00000000" w:rsidP="0091637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Se ha validado en forma correcta el usuario, permitiendo el acceso a su respectivo menú de opciones según su rol.</w:t>
            </w:r>
          </w:p>
        </w:tc>
      </w:tr>
      <w:tr w:rsidR="00E950D5" w14:paraId="67F92809" w14:textId="77777777" w:rsidTr="00AD7ABA">
        <w:trPr>
          <w:trHeight w:val="18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DA895F3" w14:textId="77777777" w:rsidR="00E950D5" w:rsidRPr="00D20DA8" w:rsidRDefault="00000000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Efectos colaterales </w:t>
            </w:r>
          </w:p>
        </w:tc>
        <w:tc>
          <w:tcPr>
            <w:tcW w:w="7067" w:type="dxa"/>
            <w:gridSpan w:val="2"/>
            <w:vAlign w:val="center"/>
          </w:tcPr>
          <w:p w14:paraId="478D8DBA" w14:textId="77777777" w:rsidR="00E950D5" w:rsidRPr="00916379" w:rsidRDefault="00000000" w:rsidP="00916379">
            <w:pPr>
              <w:numPr>
                <w:ilvl w:val="0"/>
                <w:numId w:val="8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ind w:left="432" w:hanging="426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n el caso de faltar un dato correcto: usuario/contraseña digitados por el usuario y no corresponden a los registrados en la BD (máximo tres veces), el sistema visualizará un mensaje de error. “Usuario/contraseña inválidos”.</w:t>
            </w:r>
          </w:p>
          <w:p w14:paraId="1C82FB8E" w14:textId="77777777" w:rsidR="00E950D5" w:rsidRPr="00916379" w:rsidRDefault="00000000" w:rsidP="00916379">
            <w:pPr>
              <w:numPr>
                <w:ilvl w:val="0"/>
                <w:numId w:val="8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ind w:left="432" w:hanging="426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Olvido de la contraseña: El usuario olvidó contraseña, el sistema permite reestablecer contraseña a través de la opción de “¿Olvidaste tu contraseña?</w:t>
            </w:r>
          </w:p>
        </w:tc>
      </w:tr>
      <w:tr w:rsidR="00E950D5" w14:paraId="59B55EDF" w14:textId="77777777" w:rsidTr="000473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 w:val="restart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C81DCFA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oceso</w:t>
            </w:r>
          </w:p>
        </w:tc>
        <w:tc>
          <w:tcPr>
            <w:tcW w:w="400" w:type="dxa"/>
            <w:vAlign w:val="center"/>
          </w:tcPr>
          <w:p w14:paraId="7D073863" w14:textId="77777777" w:rsidR="00E950D5" w:rsidRDefault="0000000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</w:rPr>
            </w:pPr>
            <w:r>
              <w:rPr>
                <w:rFonts w:ascii="Book Antiqua" w:eastAsia="Book Antiqua" w:hAnsi="Book Antiqua" w:cs="Book Antiqua"/>
                <w:color w:val="000000"/>
              </w:rPr>
              <w:t>1</w:t>
            </w:r>
          </w:p>
        </w:tc>
        <w:tc>
          <w:tcPr>
            <w:tcW w:w="6667" w:type="dxa"/>
            <w:vAlign w:val="center"/>
          </w:tcPr>
          <w:p w14:paraId="190B1871" w14:textId="77777777" w:rsidR="00E950D5" w:rsidRPr="00916379" w:rsidRDefault="00000000" w:rsidP="0091637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despliega en pantalla el formulario a fin de capturar el perfil de usuario y la contraseña</w:t>
            </w:r>
          </w:p>
        </w:tc>
      </w:tr>
      <w:tr w:rsidR="00E950D5" w14:paraId="11A05351" w14:textId="77777777" w:rsidTr="000473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E057737" w14:textId="77777777" w:rsidR="00E950D5" w:rsidRDefault="00E950D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4"/>
                <w:szCs w:val="24"/>
              </w:rPr>
            </w:pPr>
          </w:p>
        </w:tc>
        <w:tc>
          <w:tcPr>
            <w:tcW w:w="400" w:type="dxa"/>
            <w:vAlign w:val="center"/>
          </w:tcPr>
          <w:p w14:paraId="52BB4987" w14:textId="77777777" w:rsidR="00E950D5" w:rsidRDefault="0000000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</w:rPr>
            </w:pPr>
            <w:r>
              <w:rPr>
                <w:rFonts w:ascii="Book Antiqua" w:eastAsia="Book Antiqua" w:hAnsi="Book Antiqua" w:cs="Book Antiqua"/>
                <w:color w:val="000000"/>
              </w:rPr>
              <w:t>2</w:t>
            </w:r>
          </w:p>
        </w:tc>
        <w:tc>
          <w:tcPr>
            <w:tcW w:w="6667" w:type="dxa"/>
            <w:vAlign w:val="center"/>
          </w:tcPr>
          <w:p w14:paraId="7600A3FF" w14:textId="77777777" w:rsidR="00E950D5" w:rsidRPr="00916379" w:rsidRDefault="00000000" w:rsidP="0091637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administrador digita el perfil y la contraseña y ejecuta la opción de INGRESAR</w:t>
            </w:r>
          </w:p>
        </w:tc>
      </w:tr>
      <w:tr w:rsidR="00E950D5" w14:paraId="37C1FBCE" w14:textId="77777777" w:rsidTr="0004736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EA910A2" w14:textId="77777777" w:rsidR="00E950D5" w:rsidRDefault="00E950D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4"/>
                <w:szCs w:val="24"/>
              </w:rPr>
            </w:pPr>
          </w:p>
        </w:tc>
        <w:tc>
          <w:tcPr>
            <w:tcW w:w="400" w:type="dxa"/>
            <w:vAlign w:val="center"/>
          </w:tcPr>
          <w:p w14:paraId="46EFF842" w14:textId="77777777" w:rsidR="00E950D5" w:rsidRDefault="0000000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</w:rPr>
            </w:pPr>
            <w:r>
              <w:rPr>
                <w:rFonts w:ascii="Book Antiqua" w:eastAsia="Book Antiqua" w:hAnsi="Book Antiqua" w:cs="Book Antiqua"/>
                <w:color w:val="000000"/>
              </w:rPr>
              <w:t>3</w:t>
            </w:r>
          </w:p>
        </w:tc>
        <w:tc>
          <w:tcPr>
            <w:tcW w:w="6667" w:type="dxa"/>
            <w:vAlign w:val="center"/>
          </w:tcPr>
          <w:p w14:paraId="7F13DAE8" w14:textId="77777777" w:rsidR="00E950D5" w:rsidRPr="00916379" w:rsidRDefault="00000000" w:rsidP="00916379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valida los datos existentes en la base de datos</w:t>
            </w:r>
          </w:p>
        </w:tc>
      </w:tr>
      <w:tr w:rsidR="00E950D5" w14:paraId="3A8EC989" w14:textId="77777777" w:rsidTr="0004736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  <w:bottom w:val="none" w:sz="0" w:space="0" w:color="auto"/>
            </w:tcBorders>
            <w:shd w:val="clear" w:color="auto" w:fill="ACB9CA"/>
            <w:vAlign w:val="center"/>
          </w:tcPr>
          <w:p w14:paraId="27E5DBB0" w14:textId="77777777" w:rsidR="00E950D5" w:rsidRDefault="00E950D5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4"/>
                <w:szCs w:val="24"/>
              </w:rPr>
            </w:pPr>
          </w:p>
        </w:tc>
        <w:tc>
          <w:tcPr>
            <w:tcW w:w="400" w:type="dxa"/>
            <w:vAlign w:val="center"/>
          </w:tcPr>
          <w:p w14:paraId="3829BE36" w14:textId="77777777" w:rsidR="00E950D5" w:rsidRDefault="0000000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</w:rPr>
            </w:pPr>
            <w:r>
              <w:rPr>
                <w:rFonts w:ascii="Book Antiqua" w:eastAsia="Book Antiqua" w:hAnsi="Book Antiqua" w:cs="Book Antiqua"/>
                <w:color w:val="000000"/>
              </w:rPr>
              <w:t>4</w:t>
            </w:r>
          </w:p>
        </w:tc>
        <w:tc>
          <w:tcPr>
            <w:tcW w:w="6667" w:type="dxa"/>
            <w:vAlign w:val="center"/>
          </w:tcPr>
          <w:p w14:paraId="3472FE33" w14:textId="77777777" w:rsidR="00E950D5" w:rsidRPr="00916379" w:rsidRDefault="00000000" w:rsidP="00916379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916379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despliega el menú de opciones correspondientes a su perfil</w:t>
            </w:r>
          </w:p>
        </w:tc>
      </w:tr>
    </w:tbl>
    <w:p w14:paraId="62D05F75" w14:textId="77777777" w:rsidR="00A71223" w:rsidRDefault="00A71223">
      <w:pPr>
        <w:spacing w:before="240" w:after="240"/>
        <w:rPr>
          <w:rFonts w:ascii="Book Antiqua" w:eastAsia="Book Antiqua" w:hAnsi="Book Antiqua" w:cs="Book Antiqua"/>
          <w:b/>
        </w:rPr>
        <w:sectPr w:rsidR="00A71223">
          <w:headerReference w:type="default" r:id="rId10"/>
          <w:headerReference w:type="first" r:id="rId11"/>
          <w:pgSz w:w="12242" w:h="15842"/>
          <w:pgMar w:top="1440" w:right="1440" w:bottom="1440" w:left="1440" w:header="720" w:footer="720" w:gutter="0"/>
          <w:pgNumType w:start="1"/>
          <w:cols w:space="720"/>
          <w:titlePg/>
        </w:sectPr>
      </w:pPr>
    </w:p>
    <w:p w14:paraId="4802AB22" w14:textId="00BF94B7" w:rsidR="00E950D5" w:rsidRDefault="00000000">
      <w:pPr>
        <w:spacing w:before="240" w:after="240"/>
        <w:rPr>
          <w:rFonts w:ascii="Book Antiqua" w:eastAsia="Book Antiqua" w:hAnsi="Book Antiqua" w:cs="Book Antiqua"/>
          <w:b/>
        </w:rPr>
      </w:pPr>
      <w:r>
        <w:rPr>
          <w:rFonts w:ascii="Book Antiqua" w:eastAsia="Book Antiqua" w:hAnsi="Book Antiqua" w:cs="Book Antiqua"/>
          <w:b/>
        </w:rPr>
        <w:lastRenderedPageBreak/>
        <w:t>HISTORIA DE USUARIO (HU) REQ-001</w:t>
      </w:r>
    </w:p>
    <w:p w14:paraId="296C1F6E" w14:textId="77777777" w:rsidR="00E950D5" w:rsidRDefault="00000000">
      <w:r>
        <w:rPr>
          <w:noProof/>
        </w:rPr>
        <w:drawing>
          <wp:inline distT="114300" distB="114300" distL="114300" distR="114300" wp14:anchorId="03DED5BC" wp14:editId="0B544CB2">
            <wp:extent cx="8784120" cy="5117910"/>
            <wp:effectExtent l="0" t="0" r="0" b="6985"/>
            <wp:docPr id="4" name="image2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jpg"/>
                    <pic:cNvPicPr preferRelativeResize="0"/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832397" cy="514603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EEAFC0B" w14:textId="77777777" w:rsidR="00A71223" w:rsidRDefault="00A71223">
      <w:pPr>
        <w:sectPr w:rsidR="00A71223" w:rsidSect="00F964EC">
          <w:headerReference w:type="first" r:id="rId13"/>
          <w:pgSz w:w="15842" w:h="12242" w:orient="landscape"/>
          <w:pgMar w:top="1440" w:right="1440" w:bottom="1440" w:left="1440" w:header="720" w:footer="720" w:gutter="0"/>
          <w:pgNumType w:start="5"/>
          <w:cols w:space="720"/>
          <w:titlePg/>
        </w:sectPr>
      </w:pPr>
    </w:p>
    <w:p w14:paraId="7CBE6014" w14:textId="77777777" w:rsidR="00E950D5" w:rsidRDefault="00000000" w:rsidP="00783498">
      <w:pPr>
        <w:pStyle w:val="Ttulo1"/>
        <w:numPr>
          <w:ilvl w:val="2"/>
          <w:numId w:val="10"/>
        </w:numPr>
        <w:spacing w:before="0" w:line="360" w:lineRule="auto"/>
        <w:jc w:val="both"/>
      </w:pPr>
      <w:bookmarkStart w:id="5" w:name="_Toc121347069"/>
      <w:r>
        <w:lastRenderedPageBreak/>
        <w:t>Requisito funcional - REQ002</w:t>
      </w:r>
      <w:bookmarkEnd w:id="5"/>
    </w:p>
    <w:tbl>
      <w:tblPr>
        <w:tblStyle w:val="a0"/>
        <w:tblW w:w="9214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7"/>
        <w:gridCol w:w="400"/>
        <w:gridCol w:w="6667"/>
      </w:tblGrid>
      <w:tr w:rsidR="00E950D5" w:rsidRPr="00D20DA8" w14:paraId="5937033F" w14:textId="77777777" w:rsidTr="00D20D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323E4F"/>
            <w:vAlign w:val="center"/>
          </w:tcPr>
          <w:p w14:paraId="6F3B83AA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-002</w:t>
            </w:r>
          </w:p>
        </w:tc>
      </w:tr>
      <w:tr w:rsidR="00E950D5" w:rsidRPr="00D20DA8" w14:paraId="40B56B4D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E8476B5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Id. Requerimiento </w:t>
            </w:r>
          </w:p>
        </w:tc>
        <w:tc>
          <w:tcPr>
            <w:tcW w:w="7067" w:type="dxa"/>
            <w:gridSpan w:val="2"/>
            <w:vAlign w:val="center"/>
          </w:tcPr>
          <w:p w14:paraId="2ACACA08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REQ002 </w:t>
            </w:r>
          </w:p>
        </w:tc>
      </w:tr>
      <w:tr w:rsidR="00E950D5" w:rsidRPr="00D20DA8" w14:paraId="7BF43400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AE22D03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Nombre </w:t>
            </w:r>
          </w:p>
        </w:tc>
        <w:tc>
          <w:tcPr>
            <w:tcW w:w="7067" w:type="dxa"/>
            <w:gridSpan w:val="2"/>
            <w:vAlign w:val="center"/>
          </w:tcPr>
          <w:p w14:paraId="21E57CDF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Ingreso al aplicativo como usuario</w:t>
            </w:r>
          </w:p>
        </w:tc>
      </w:tr>
      <w:tr w:rsidR="00E950D5" w:rsidRPr="00D20DA8" w14:paraId="070961AB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27BDEA8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Descripción</w:t>
            </w:r>
          </w:p>
        </w:tc>
        <w:tc>
          <w:tcPr>
            <w:tcW w:w="7067" w:type="dxa"/>
            <w:gridSpan w:val="2"/>
            <w:vAlign w:val="center"/>
          </w:tcPr>
          <w:p w14:paraId="4519BA35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Permitir crear un usuario una cuenta que contenga la información del dueño de la mascota, como datos de la mascota.</w:t>
            </w:r>
          </w:p>
        </w:tc>
      </w:tr>
      <w:tr w:rsidR="00E950D5" w:rsidRPr="00D20DA8" w14:paraId="6E0DE96F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DF48B81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Actor</w:t>
            </w:r>
          </w:p>
        </w:tc>
        <w:tc>
          <w:tcPr>
            <w:tcW w:w="7067" w:type="dxa"/>
            <w:gridSpan w:val="2"/>
            <w:vAlign w:val="center"/>
          </w:tcPr>
          <w:p w14:paraId="7998980B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Dueño de la mascota </w:t>
            </w:r>
          </w:p>
        </w:tc>
      </w:tr>
      <w:tr w:rsidR="00D20DA8" w:rsidRPr="00D20DA8" w14:paraId="49FE7B2D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9B50C71" w14:textId="2EAE933A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71AB0C29" w14:textId="7A52D595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grantes grupo 1</w:t>
            </w:r>
          </w:p>
        </w:tc>
      </w:tr>
      <w:tr w:rsidR="00D20DA8" w:rsidRPr="00D20DA8" w14:paraId="09BE26C8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6C148E1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Entradas</w:t>
            </w:r>
          </w:p>
        </w:tc>
        <w:tc>
          <w:tcPr>
            <w:tcW w:w="7067" w:type="dxa"/>
            <w:gridSpan w:val="2"/>
            <w:vAlign w:val="center"/>
          </w:tcPr>
          <w:p w14:paraId="60159576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Usuario </w:t>
            </w:r>
          </w:p>
          <w:p w14:paraId="3713B2C6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Contraseña </w:t>
            </w:r>
          </w:p>
        </w:tc>
      </w:tr>
      <w:tr w:rsidR="00D20DA8" w:rsidRPr="00D20DA8" w14:paraId="518C9D40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EE279C1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Salidas</w:t>
            </w:r>
          </w:p>
        </w:tc>
        <w:tc>
          <w:tcPr>
            <w:tcW w:w="7067" w:type="dxa"/>
            <w:gridSpan w:val="2"/>
            <w:vAlign w:val="center"/>
          </w:tcPr>
          <w:p w14:paraId="3165DCAC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rfaz del Sistema:</w:t>
            </w:r>
          </w:p>
          <w:p w14:paraId="2BCF7A1E" w14:textId="77777777" w:rsidR="00D20DA8" w:rsidRPr="00D20DA8" w:rsidRDefault="00D20DA8" w:rsidP="00D20DA8">
            <w:pPr>
              <w:numPr>
                <w:ilvl w:val="0"/>
                <w:numId w:val="8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desplegará un formulario en el cual el usuario debe ingresar su usuario y contraseña.</w:t>
            </w:r>
          </w:p>
        </w:tc>
      </w:tr>
      <w:tr w:rsidR="00D20DA8" w:rsidRPr="00D20DA8" w14:paraId="176ED4CC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A797D9D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ioridad </w:t>
            </w:r>
          </w:p>
        </w:tc>
        <w:tc>
          <w:tcPr>
            <w:tcW w:w="7067" w:type="dxa"/>
            <w:gridSpan w:val="2"/>
            <w:vAlign w:val="center"/>
          </w:tcPr>
          <w:p w14:paraId="41D4AFF3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Alta </w:t>
            </w:r>
          </w:p>
        </w:tc>
      </w:tr>
      <w:tr w:rsidR="00D20DA8" w:rsidRPr="00D20DA8" w14:paraId="32E328E7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1E64F95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opósito </w:t>
            </w:r>
          </w:p>
        </w:tc>
        <w:tc>
          <w:tcPr>
            <w:tcW w:w="7067" w:type="dxa"/>
            <w:gridSpan w:val="2"/>
            <w:vAlign w:val="center"/>
          </w:tcPr>
          <w:p w14:paraId="4B87C6D1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usuario podrá crear una cuenta en la aplicación</w:t>
            </w:r>
          </w:p>
        </w:tc>
      </w:tr>
      <w:tr w:rsidR="00D20DA8" w:rsidRPr="00D20DA8" w14:paraId="47812563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FA4EBC0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e Condiciones</w:t>
            </w:r>
          </w:p>
        </w:tc>
        <w:tc>
          <w:tcPr>
            <w:tcW w:w="7067" w:type="dxa"/>
            <w:gridSpan w:val="2"/>
            <w:vAlign w:val="center"/>
          </w:tcPr>
          <w:p w14:paraId="04F509AF" w14:textId="77777777" w:rsidR="00D20DA8" w:rsidRPr="00D20DA8" w:rsidRDefault="00D20DA8" w:rsidP="00D20DA8">
            <w:pPr>
              <w:numPr>
                <w:ilvl w:val="0"/>
                <w:numId w:val="8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ind w:left="288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usuario debe estar registrado en el sistema.</w:t>
            </w:r>
          </w:p>
        </w:tc>
      </w:tr>
      <w:tr w:rsidR="00D20DA8" w:rsidRPr="00D20DA8" w14:paraId="5A236B96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0842440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ost Condiciones</w:t>
            </w:r>
          </w:p>
        </w:tc>
        <w:tc>
          <w:tcPr>
            <w:tcW w:w="7067" w:type="dxa"/>
            <w:gridSpan w:val="2"/>
            <w:vAlign w:val="center"/>
          </w:tcPr>
          <w:p w14:paraId="286F8A90" w14:textId="77777777" w:rsidR="00D20DA8" w:rsidRPr="00D20DA8" w:rsidRDefault="00D20DA8" w:rsidP="00D20DA8">
            <w:pPr>
              <w:numPr>
                <w:ilvl w:val="0"/>
                <w:numId w:val="8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ind w:left="288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Disponer de un usuario y contraseña previamente registrado.</w:t>
            </w:r>
          </w:p>
        </w:tc>
      </w:tr>
      <w:tr w:rsidR="00D20DA8" w:rsidRPr="00D20DA8" w14:paraId="24222378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BE338F4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Efectos colaterales </w:t>
            </w:r>
          </w:p>
        </w:tc>
        <w:tc>
          <w:tcPr>
            <w:tcW w:w="7067" w:type="dxa"/>
            <w:gridSpan w:val="2"/>
            <w:vAlign w:val="center"/>
          </w:tcPr>
          <w:p w14:paraId="770CABD9" w14:textId="77777777" w:rsidR="00D20DA8" w:rsidRPr="00D20DA8" w:rsidRDefault="00D20DA8" w:rsidP="00D20DA8">
            <w:pPr>
              <w:numPr>
                <w:ilvl w:val="0"/>
                <w:numId w:val="8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ind w:left="432" w:hanging="426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n el caso de faltar un dato correcto: usuario/contraseña digitados por el usuario y no corresponden a los registrados en la BD (máximo tres veces), el sistema visualizará un mensaje de error. “Usuario/contraseña inválidos”.</w:t>
            </w:r>
          </w:p>
          <w:p w14:paraId="3C29A16A" w14:textId="77777777" w:rsidR="00D20DA8" w:rsidRPr="00D20DA8" w:rsidRDefault="00D20DA8" w:rsidP="00D20DA8">
            <w:pPr>
              <w:numPr>
                <w:ilvl w:val="0"/>
                <w:numId w:val="8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ind w:left="432" w:hanging="426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Olvido de la contraseña: El usuario olvidó contraseña, el sistema permite </w:t>
            </w: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stablecer</w:t>
            </w: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 contraseña a través de la opción de “¿Olvidaste tu contraseña?</w:t>
            </w:r>
          </w:p>
        </w:tc>
      </w:tr>
      <w:tr w:rsidR="00D20DA8" w:rsidRPr="00D20DA8" w14:paraId="0582479D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 w:val="restart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CB782C4" w14:textId="77777777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oceso</w:t>
            </w:r>
          </w:p>
        </w:tc>
        <w:tc>
          <w:tcPr>
            <w:tcW w:w="400" w:type="dxa"/>
            <w:vAlign w:val="center"/>
          </w:tcPr>
          <w:p w14:paraId="372080AE" w14:textId="77777777" w:rsidR="00D20DA8" w:rsidRPr="00D20DA8" w:rsidRDefault="00D20DA8" w:rsidP="00D20DA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1</w:t>
            </w:r>
          </w:p>
        </w:tc>
        <w:tc>
          <w:tcPr>
            <w:tcW w:w="6667" w:type="dxa"/>
            <w:vAlign w:val="center"/>
          </w:tcPr>
          <w:p w14:paraId="74F56721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despliega en pantalla el formulario a fin de capturar el perfil de usuario y la contraseña</w:t>
            </w:r>
          </w:p>
        </w:tc>
      </w:tr>
      <w:tr w:rsidR="00D20DA8" w:rsidRPr="00D20DA8" w14:paraId="7840E05F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20217CA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5557A4B5" w14:textId="77777777" w:rsidR="00D20DA8" w:rsidRPr="00D20DA8" w:rsidRDefault="00D20DA8" w:rsidP="00D20DA8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2</w:t>
            </w:r>
          </w:p>
        </w:tc>
        <w:tc>
          <w:tcPr>
            <w:tcW w:w="6667" w:type="dxa"/>
            <w:vAlign w:val="center"/>
          </w:tcPr>
          <w:p w14:paraId="1E568534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usuario digita el usuario y la contraseña y ejecuta la opción de INGRESAR</w:t>
            </w:r>
          </w:p>
        </w:tc>
      </w:tr>
      <w:tr w:rsidR="00D20DA8" w:rsidRPr="00D20DA8" w14:paraId="1A54AF0A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BEC9D76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6F61A8EE" w14:textId="77777777" w:rsidR="00D20DA8" w:rsidRPr="00D20DA8" w:rsidRDefault="00D20DA8" w:rsidP="00D20DA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3</w:t>
            </w:r>
          </w:p>
        </w:tc>
        <w:tc>
          <w:tcPr>
            <w:tcW w:w="6667" w:type="dxa"/>
            <w:vAlign w:val="center"/>
          </w:tcPr>
          <w:p w14:paraId="109AB66A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valida los datos existentes en la base de datos</w:t>
            </w:r>
          </w:p>
        </w:tc>
      </w:tr>
      <w:tr w:rsidR="00D20DA8" w:rsidRPr="00D20DA8" w14:paraId="1BEE1D15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  <w:bottom w:val="none" w:sz="0" w:space="0" w:color="auto"/>
            </w:tcBorders>
            <w:shd w:val="clear" w:color="auto" w:fill="ACB9CA"/>
            <w:vAlign w:val="center"/>
          </w:tcPr>
          <w:p w14:paraId="3DCBE4C1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52139CF3" w14:textId="77777777" w:rsidR="00D20DA8" w:rsidRPr="00D20DA8" w:rsidRDefault="00D20DA8" w:rsidP="00D20DA8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4</w:t>
            </w:r>
          </w:p>
        </w:tc>
        <w:tc>
          <w:tcPr>
            <w:tcW w:w="6667" w:type="dxa"/>
            <w:vAlign w:val="center"/>
          </w:tcPr>
          <w:p w14:paraId="5578F223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despliega el menú de opciones correspondientes a su perfil</w:t>
            </w:r>
          </w:p>
        </w:tc>
      </w:tr>
    </w:tbl>
    <w:p w14:paraId="22354F8D" w14:textId="77777777" w:rsidR="00A71223" w:rsidRDefault="00A71223">
      <w:pPr>
        <w:spacing w:before="240" w:after="240"/>
        <w:rPr>
          <w:rFonts w:ascii="Book Antiqua" w:eastAsia="Book Antiqua" w:hAnsi="Book Antiqua" w:cs="Book Antiqua"/>
          <w:b/>
        </w:rPr>
      </w:pPr>
    </w:p>
    <w:p w14:paraId="24934A24" w14:textId="77777777" w:rsidR="00A71223" w:rsidRDefault="00A71223">
      <w:pPr>
        <w:spacing w:before="240" w:after="240"/>
        <w:rPr>
          <w:rFonts w:ascii="Book Antiqua" w:eastAsia="Book Antiqua" w:hAnsi="Book Antiqua" w:cs="Book Antiqua"/>
          <w:b/>
        </w:rPr>
      </w:pPr>
    </w:p>
    <w:p w14:paraId="4DAE12AF" w14:textId="77777777" w:rsidR="00A71223" w:rsidRDefault="00A71223">
      <w:pPr>
        <w:spacing w:before="240" w:after="240"/>
        <w:rPr>
          <w:rFonts w:ascii="Book Antiqua" w:eastAsia="Book Antiqua" w:hAnsi="Book Antiqua" w:cs="Book Antiqua"/>
          <w:b/>
        </w:rPr>
      </w:pPr>
    </w:p>
    <w:p w14:paraId="2931859E" w14:textId="77777777" w:rsidR="00A71223" w:rsidRDefault="00A71223">
      <w:pPr>
        <w:spacing w:before="240" w:after="240"/>
        <w:rPr>
          <w:rFonts w:ascii="Book Antiqua" w:eastAsia="Book Antiqua" w:hAnsi="Book Antiqua" w:cs="Book Antiqua"/>
          <w:b/>
        </w:rPr>
        <w:sectPr w:rsidR="00A71223" w:rsidSect="00F964EC">
          <w:pgSz w:w="12242" w:h="15842"/>
          <w:pgMar w:top="1440" w:right="1440" w:bottom="1440" w:left="1440" w:header="720" w:footer="720" w:gutter="0"/>
          <w:pgNumType w:start="6"/>
          <w:cols w:space="720"/>
          <w:titlePg/>
        </w:sectPr>
      </w:pPr>
    </w:p>
    <w:p w14:paraId="18DE657B" w14:textId="5BDD85EF" w:rsidR="00E950D5" w:rsidRDefault="00000000">
      <w:pPr>
        <w:spacing w:before="240" w:after="240"/>
      </w:pPr>
      <w:r>
        <w:rPr>
          <w:rFonts w:ascii="Book Antiqua" w:eastAsia="Book Antiqua" w:hAnsi="Book Antiqua" w:cs="Book Antiqua"/>
          <w:b/>
        </w:rPr>
        <w:lastRenderedPageBreak/>
        <w:t>HISTORIA DE USUARIO (</w:t>
      </w:r>
      <w:r w:rsidR="00560B95">
        <w:rPr>
          <w:rFonts w:ascii="Book Antiqua" w:eastAsia="Book Antiqua" w:hAnsi="Book Antiqua" w:cs="Book Antiqua"/>
          <w:b/>
        </w:rPr>
        <w:t>HU) REQ</w:t>
      </w:r>
      <w:r>
        <w:rPr>
          <w:rFonts w:ascii="Book Antiqua" w:eastAsia="Book Antiqua" w:hAnsi="Book Antiqua" w:cs="Book Antiqua"/>
          <w:b/>
        </w:rPr>
        <w:t>-002</w:t>
      </w:r>
    </w:p>
    <w:p w14:paraId="26E7D1AA" w14:textId="77777777" w:rsidR="00E950D5" w:rsidRDefault="00000000">
      <w:r>
        <w:rPr>
          <w:noProof/>
        </w:rPr>
        <w:drawing>
          <wp:inline distT="114300" distB="114300" distL="114300" distR="114300" wp14:anchorId="7FEC9946" wp14:editId="15341B87">
            <wp:extent cx="8807116" cy="5005136"/>
            <wp:effectExtent l="0" t="0" r="0" b="5080"/>
            <wp:docPr id="7" name="image3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jpg"/>
                    <pic:cNvPicPr preferRelativeResize="0"/>
                  </pic:nvPicPr>
                  <pic:blipFill>
                    <a:blip r:embed="rId1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817869" cy="5011247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BDFBDA3" w14:textId="77777777" w:rsidR="00A71223" w:rsidRDefault="00A71223">
      <w:pPr>
        <w:sectPr w:rsidR="00A71223" w:rsidSect="00F964EC">
          <w:pgSz w:w="15842" w:h="12242" w:orient="landscape"/>
          <w:pgMar w:top="1440" w:right="1440" w:bottom="1440" w:left="1440" w:header="720" w:footer="720" w:gutter="0"/>
          <w:pgNumType w:start="7"/>
          <w:cols w:space="720"/>
          <w:titlePg/>
        </w:sectPr>
      </w:pPr>
    </w:p>
    <w:p w14:paraId="67ED53D5" w14:textId="77777777" w:rsidR="00E950D5" w:rsidRDefault="00000000" w:rsidP="00783498">
      <w:pPr>
        <w:pStyle w:val="Ttulo1"/>
        <w:numPr>
          <w:ilvl w:val="2"/>
          <w:numId w:val="10"/>
        </w:numPr>
        <w:spacing w:before="0" w:line="360" w:lineRule="auto"/>
        <w:jc w:val="both"/>
      </w:pPr>
      <w:bookmarkStart w:id="6" w:name="_Toc121347070"/>
      <w:r>
        <w:lastRenderedPageBreak/>
        <w:t>Requisito funcional - REQ003</w:t>
      </w:r>
      <w:bookmarkEnd w:id="6"/>
    </w:p>
    <w:tbl>
      <w:tblPr>
        <w:tblStyle w:val="a1"/>
        <w:tblW w:w="9214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7"/>
        <w:gridCol w:w="400"/>
        <w:gridCol w:w="6667"/>
      </w:tblGrid>
      <w:tr w:rsidR="00E950D5" w:rsidRPr="00D20DA8" w14:paraId="558D0909" w14:textId="77777777" w:rsidTr="003F679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323E4F"/>
            <w:vAlign w:val="center"/>
          </w:tcPr>
          <w:p w14:paraId="5D6A640C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-003</w:t>
            </w:r>
          </w:p>
        </w:tc>
      </w:tr>
      <w:tr w:rsidR="00E950D5" w:rsidRPr="00D20DA8" w14:paraId="4E74FEBE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EA06E98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Id. Requerimiento </w:t>
            </w:r>
          </w:p>
        </w:tc>
        <w:tc>
          <w:tcPr>
            <w:tcW w:w="7067" w:type="dxa"/>
            <w:gridSpan w:val="2"/>
            <w:vAlign w:val="center"/>
          </w:tcPr>
          <w:p w14:paraId="0BBF8C46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003</w:t>
            </w:r>
          </w:p>
        </w:tc>
      </w:tr>
      <w:tr w:rsidR="00E950D5" w:rsidRPr="00D20DA8" w14:paraId="646C85CE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95DAA64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Nombre </w:t>
            </w:r>
          </w:p>
        </w:tc>
        <w:tc>
          <w:tcPr>
            <w:tcW w:w="7067" w:type="dxa"/>
            <w:gridSpan w:val="2"/>
            <w:vAlign w:val="center"/>
          </w:tcPr>
          <w:p w14:paraId="195EC9B3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Recuperación de la contraseña  </w:t>
            </w:r>
          </w:p>
        </w:tc>
      </w:tr>
      <w:tr w:rsidR="00E950D5" w:rsidRPr="00D20DA8" w14:paraId="25F3EDB6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2562F5D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Descripción</w:t>
            </w:r>
          </w:p>
        </w:tc>
        <w:tc>
          <w:tcPr>
            <w:tcW w:w="7067" w:type="dxa"/>
            <w:gridSpan w:val="2"/>
            <w:vAlign w:val="center"/>
          </w:tcPr>
          <w:p w14:paraId="2F63E278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Permite al usuario la recuperar su contraseña en caso de olvidarla y </w:t>
            </w:r>
            <w:proofErr w:type="spellStart"/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asi</w:t>
            </w:r>
            <w:proofErr w:type="spellEnd"/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 no perder su cuenta en la app</w:t>
            </w:r>
          </w:p>
        </w:tc>
      </w:tr>
      <w:tr w:rsidR="00E950D5" w:rsidRPr="00D20DA8" w14:paraId="67A16C1A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9F329F9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209DFA8B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Grupo 1</w:t>
            </w:r>
          </w:p>
        </w:tc>
      </w:tr>
      <w:tr w:rsidR="00E950D5" w:rsidRPr="00D20DA8" w14:paraId="5CFD5688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6BD17D5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Actor</w:t>
            </w:r>
          </w:p>
        </w:tc>
        <w:tc>
          <w:tcPr>
            <w:tcW w:w="7067" w:type="dxa"/>
            <w:gridSpan w:val="2"/>
            <w:vAlign w:val="center"/>
          </w:tcPr>
          <w:p w14:paraId="0F481FEC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Dueño de la mascota </w:t>
            </w:r>
          </w:p>
        </w:tc>
      </w:tr>
      <w:tr w:rsidR="00D20DA8" w:rsidRPr="00D20DA8" w14:paraId="48E67686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9546122" w14:textId="2065FB23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751F32A2" w14:textId="03603DE4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grantes grupo 1</w:t>
            </w:r>
          </w:p>
        </w:tc>
      </w:tr>
      <w:tr w:rsidR="00D20DA8" w:rsidRPr="00D20DA8" w14:paraId="7741DD38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DED8947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Entradas</w:t>
            </w:r>
          </w:p>
        </w:tc>
        <w:tc>
          <w:tcPr>
            <w:tcW w:w="7067" w:type="dxa"/>
            <w:gridSpan w:val="2"/>
            <w:vAlign w:val="center"/>
          </w:tcPr>
          <w:p w14:paraId="1CB85BE3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Usuario </w:t>
            </w:r>
          </w:p>
          <w:p w14:paraId="67A9C6F0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 nueva contraseña</w:t>
            </w:r>
          </w:p>
        </w:tc>
      </w:tr>
      <w:tr w:rsidR="00D20DA8" w:rsidRPr="00D20DA8" w14:paraId="5AB68802" w14:textId="77777777" w:rsidTr="00560B95">
        <w:trPr>
          <w:trHeight w:val="82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4D0AD19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Salidas</w:t>
            </w:r>
          </w:p>
        </w:tc>
        <w:tc>
          <w:tcPr>
            <w:tcW w:w="7067" w:type="dxa"/>
            <w:gridSpan w:val="2"/>
            <w:vAlign w:val="center"/>
          </w:tcPr>
          <w:p w14:paraId="448D6662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Interfaz del Sistema:</w:t>
            </w:r>
          </w:p>
          <w:p w14:paraId="7F9D9052" w14:textId="4DF7BE96" w:rsidR="00D20DA8" w:rsidRPr="00D20DA8" w:rsidRDefault="00D20DA8" w:rsidP="00D20DA8">
            <w:pPr>
              <w:numPr>
                <w:ilvl w:val="0"/>
                <w:numId w:val="8"/>
              </w:numPr>
              <w:spacing w:after="16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l sistema desplegará un formulario en el cual el usuario podrá recuperar su contraseña.</w:t>
            </w:r>
          </w:p>
        </w:tc>
      </w:tr>
      <w:tr w:rsidR="00D20DA8" w:rsidRPr="00D20DA8" w14:paraId="6F21E6C9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78C960F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ioridad </w:t>
            </w:r>
          </w:p>
        </w:tc>
        <w:tc>
          <w:tcPr>
            <w:tcW w:w="7067" w:type="dxa"/>
            <w:gridSpan w:val="2"/>
            <w:vAlign w:val="center"/>
          </w:tcPr>
          <w:p w14:paraId="5765956A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Alta</w:t>
            </w:r>
          </w:p>
        </w:tc>
      </w:tr>
      <w:tr w:rsidR="00D20DA8" w:rsidRPr="00D20DA8" w14:paraId="32AE8FE4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29FA0B6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opósito </w:t>
            </w:r>
          </w:p>
        </w:tc>
        <w:tc>
          <w:tcPr>
            <w:tcW w:w="7067" w:type="dxa"/>
            <w:gridSpan w:val="2"/>
            <w:vAlign w:val="center"/>
          </w:tcPr>
          <w:p w14:paraId="40E52AFA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El usuario podrá recuperar su contraseña en caso de haberla </w:t>
            </w:r>
            <w:proofErr w:type="spellStart"/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olvidalo</w:t>
            </w:r>
            <w:proofErr w:type="spellEnd"/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 </w:t>
            </w:r>
          </w:p>
        </w:tc>
      </w:tr>
      <w:tr w:rsidR="00D20DA8" w:rsidRPr="00D20DA8" w14:paraId="47DE85E8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DD2EADA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e Condiciones</w:t>
            </w:r>
          </w:p>
        </w:tc>
        <w:tc>
          <w:tcPr>
            <w:tcW w:w="7067" w:type="dxa"/>
            <w:gridSpan w:val="2"/>
            <w:vAlign w:val="center"/>
          </w:tcPr>
          <w:p w14:paraId="4F88A2E8" w14:textId="760F98C1" w:rsidR="00D20DA8" w:rsidRPr="00D20DA8" w:rsidRDefault="00D20DA8" w:rsidP="00D20DA8">
            <w:pPr>
              <w:numPr>
                <w:ilvl w:val="0"/>
                <w:numId w:val="8"/>
              </w:numPr>
              <w:spacing w:after="160" w:line="276" w:lineRule="auto"/>
              <w:ind w:left="288" w:hanging="284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l usuario debe estar registrado en la app.</w:t>
            </w:r>
          </w:p>
        </w:tc>
      </w:tr>
      <w:tr w:rsidR="00D20DA8" w:rsidRPr="00D20DA8" w14:paraId="5FC47183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EC3F723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ost Condiciones</w:t>
            </w:r>
          </w:p>
        </w:tc>
        <w:tc>
          <w:tcPr>
            <w:tcW w:w="7067" w:type="dxa"/>
            <w:gridSpan w:val="2"/>
            <w:vAlign w:val="center"/>
          </w:tcPr>
          <w:p w14:paraId="7EECDC18" w14:textId="77777777" w:rsidR="00D20DA8" w:rsidRPr="00D20DA8" w:rsidRDefault="00D20DA8" w:rsidP="00D20DA8">
            <w:pPr>
              <w:numPr>
                <w:ilvl w:val="0"/>
                <w:numId w:val="8"/>
              </w:numPr>
              <w:spacing w:after="160" w:line="276" w:lineRule="auto"/>
              <w:ind w:left="288" w:hanging="284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Disponer de un usuario y contraseña previamente registrado.</w:t>
            </w:r>
          </w:p>
        </w:tc>
      </w:tr>
      <w:tr w:rsidR="00D20DA8" w:rsidRPr="00D20DA8" w14:paraId="6005E2CC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E43A4E8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Efectos colaterales </w:t>
            </w:r>
          </w:p>
        </w:tc>
        <w:tc>
          <w:tcPr>
            <w:tcW w:w="7067" w:type="dxa"/>
            <w:gridSpan w:val="2"/>
            <w:vAlign w:val="center"/>
          </w:tcPr>
          <w:p w14:paraId="541A047D" w14:textId="77777777" w:rsidR="00D20DA8" w:rsidRPr="00D20DA8" w:rsidRDefault="00D20DA8" w:rsidP="00D20DA8">
            <w:pPr>
              <w:numPr>
                <w:ilvl w:val="0"/>
                <w:numId w:val="8"/>
              </w:numPr>
              <w:spacing w:line="276" w:lineRule="auto"/>
              <w:ind w:left="432" w:hanging="426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n el caso de faltar un dato correcto: usuario/contraseña digitados por el usuario y no corresponden a los registrados en la BD (máximo tres veces), el sistema visualizará un mensaje de error. “Usuario/contraseña inválidos”.</w:t>
            </w:r>
          </w:p>
          <w:p w14:paraId="052B0FB2" w14:textId="77777777" w:rsidR="00D20DA8" w:rsidRPr="00D20DA8" w:rsidRDefault="00D20DA8" w:rsidP="00D20DA8">
            <w:pPr>
              <w:numPr>
                <w:ilvl w:val="0"/>
                <w:numId w:val="8"/>
              </w:numPr>
              <w:spacing w:after="160" w:line="276" w:lineRule="auto"/>
              <w:ind w:left="432" w:hanging="426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Olvido de la contraseña: El usuario olvidó contraseña, el sistema permite restablecer contraseña a través de la opción de “¿Olvidaste tu contraseña?</w:t>
            </w:r>
          </w:p>
        </w:tc>
      </w:tr>
      <w:tr w:rsidR="00D20DA8" w:rsidRPr="00D20DA8" w14:paraId="1CD8FF36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 w:val="restart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CDAA2B8" w14:textId="77777777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oceso</w:t>
            </w:r>
          </w:p>
        </w:tc>
        <w:tc>
          <w:tcPr>
            <w:tcW w:w="400" w:type="dxa"/>
            <w:vAlign w:val="center"/>
          </w:tcPr>
          <w:p w14:paraId="4AA15B4A" w14:textId="77777777" w:rsidR="00D20DA8" w:rsidRPr="00D20DA8" w:rsidRDefault="00D20DA8" w:rsidP="00D20DA8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1</w:t>
            </w:r>
          </w:p>
        </w:tc>
        <w:tc>
          <w:tcPr>
            <w:tcW w:w="6667" w:type="dxa"/>
            <w:vAlign w:val="center"/>
          </w:tcPr>
          <w:p w14:paraId="2B37F5AF" w14:textId="1490EC29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l sistema habrá una opción que dirá “olvidé mi contraseña”</w:t>
            </w:r>
          </w:p>
        </w:tc>
      </w:tr>
      <w:tr w:rsidR="00D20DA8" w:rsidRPr="00D20DA8" w14:paraId="633689CF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BC37CC7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2596C70B" w14:textId="77777777" w:rsidR="00D20DA8" w:rsidRPr="00D20DA8" w:rsidRDefault="00D20DA8" w:rsidP="00D20DA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2</w:t>
            </w:r>
          </w:p>
        </w:tc>
        <w:tc>
          <w:tcPr>
            <w:tcW w:w="6667" w:type="dxa"/>
            <w:vAlign w:val="center"/>
          </w:tcPr>
          <w:p w14:paraId="245EC84A" w14:textId="76C37E44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El sistema despliega un cuadro donde le pedirá ingresar usuario para poder verificar que es dueño de la cuenta y poder acceder al cambio de contraseña </w:t>
            </w:r>
          </w:p>
        </w:tc>
      </w:tr>
      <w:tr w:rsidR="00D20DA8" w:rsidRPr="00D20DA8" w14:paraId="3BF2024E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E51BC9D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60BDBAE2" w14:textId="77777777" w:rsidR="00D20DA8" w:rsidRPr="00D20DA8" w:rsidRDefault="00D20DA8" w:rsidP="00D20DA8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3</w:t>
            </w:r>
          </w:p>
        </w:tc>
        <w:tc>
          <w:tcPr>
            <w:tcW w:w="6667" w:type="dxa"/>
            <w:vAlign w:val="center"/>
          </w:tcPr>
          <w:p w14:paraId="69B766DC" w14:textId="470D8835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una vez que haya verificado el usuario es correcto directamente le llegará un mensaje a su </w:t>
            </w:r>
            <w:r w:rsidR="00BF28C7">
              <w:rPr>
                <w:rFonts w:ascii="Book Antiqua" w:eastAsia="Book Antiqua" w:hAnsi="Book Antiqua" w:cs="Book Antiqua"/>
                <w:sz w:val="22"/>
                <w:szCs w:val="22"/>
              </w:rPr>
              <w:t>correo electrónico</w:t>
            </w: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 para acceder a el cambio de contraseña </w:t>
            </w:r>
          </w:p>
        </w:tc>
      </w:tr>
      <w:tr w:rsidR="00D20DA8" w:rsidRPr="00D20DA8" w14:paraId="73574700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  <w:bottom w:val="none" w:sz="0" w:space="0" w:color="auto"/>
            </w:tcBorders>
            <w:shd w:val="clear" w:color="auto" w:fill="ACB9CA"/>
            <w:vAlign w:val="center"/>
          </w:tcPr>
          <w:p w14:paraId="4E4F31E4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4F39E393" w14:textId="77777777" w:rsidR="00D20DA8" w:rsidRPr="00D20DA8" w:rsidRDefault="00D20DA8" w:rsidP="00D20DA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4</w:t>
            </w:r>
          </w:p>
        </w:tc>
        <w:tc>
          <w:tcPr>
            <w:tcW w:w="6667" w:type="dxa"/>
            <w:vAlign w:val="center"/>
          </w:tcPr>
          <w:p w14:paraId="7ADC5FE1" w14:textId="27AEF09F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se despliega un cuadro donde podrá ingresar su nueva contraseña y volver a escribir nueva contraseña </w:t>
            </w:r>
          </w:p>
        </w:tc>
      </w:tr>
    </w:tbl>
    <w:p w14:paraId="764BCC66" w14:textId="5C681058" w:rsidR="00E950D5" w:rsidRDefault="00E950D5"/>
    <w:p w14:paraId="6A785309" w14:textId="77777777" w:rsidR="00560B95" w:rsidRDefault="00560B95" w:rsidP="00560B95">
      <w:pPr>
        <w:spacing w:before="240" w:after="240"/>
        <w:rPr>
          <w:rFonts w:ascii="Book Antiqua" w:eastAsia="Book Antiqua" w:hAnsi="Book Antiqua" w:cs="Book Antiqua"/>
          <w:b/>
        </w:rPr>
        <w:sectPr w:rsidR="00560B95" w:rsidSect="00F964EC">
          <w:pgSz w:w="12242" w:h="15842"/>
          <w:pgMar w:top="1440" w:right="1440" w:bottom="1440" w:left="1440" w:header="720" w:footer="720" w:gutter="0"/>
          <w:pgNumType w:start="8"/>
          <w:cols w:space="720"/>
          <w:titlePg/>
        </w:sectPr>
      </w:pPr>
    </w:p>
    <w:p w14:paraId="15733F20" w14:textId="51E8CB4C" w:rsidR="00560B95" w:rsidRDefault="00BF28C7" w:rsidP="00560B95">
      <w:pPr>
        <w:spacing w:before="240" w:after="240"/>
      </w:pPr>
      <w:r w:rsidRPr="00BF28C7"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4F1621EB" wp14:editId="2BA58CEB">
            <wp:simplePos x="0" y="0"/>
            <wp:positionH relativeFrom="margin">
              <wp:posOffset>-436728</wp:posOffset>
            </wp:positionH>
            <wp:positionV relativeFrom="paragraph">
              <wp:posOffset>336408</wp:posOffset>
            </wp:positionV>
            <wp:extent cx="9034818" cy="4817110"/>
            <wp:effectExtent l="0" t="0" r="0" b="2540"/>
            <wp:wrapNone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45654" cy="48228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60B95">
        <w:rPr>
          <w:rFonts w:ascii="Book Antiqua" w:eastAsia="Book Antiqua" w:hAnsi="Book Antiqua" w:cs="Book Antiqua"/>
          <w:b/>
        </w:rPr>
        <w:t>HISTORIA DE USUARIO (HU) REQ-003</w:t>
      </w:r>
    </w:p>
    <w:p w14:paraId="6B4318A2" w14:textId="094C5F18" w:rsidR="00560B95" w:rsidRDefault="00560B95"/>
    <w:p w14:paraId="4478E5C3" w14:textId="77777777" w:rsidR="00BF28C7" w:rsidRDefault="00BF28C7"/>
    <w:p w14:paraId="2E3E5E62" w14:textId="04B84AEA" w:rsidR="00560B95" w:rsidRDefault="00560B95"/>
    <w:p w14:paraId="6F07AF2A" w14:textId="5AF6ACD7" w:rsidR="00560B95" w:rsidRDefault="00560B95"/>
    <w:p w14:paraId="4451AC5E" w14:textId="742743A6" w:rsidR="00560B95" w:rsidRDefault="00560B95"/>
    <w:p w14:paraId="215B1F15" w14:textId="539128ED" w:rsidR="00560B95" w:rsidRDefault="00560B95"/>
    <w:p w14:paraId="02DBFBBF" w14:textId="34AB7B4C" w:rsidR="00560B95" w:rsidRDefault="00560B95"/>
    <w:p w14:paraId="31A5E050" w14:textId="1FA2F100" w:rsidR="00560B95" w:rsidRDefault="00560B95"/>
    <w:p w14:paraId="490453CF" w14:textId="4518A24C" w:rsidR="00560B95" w:rsidRDefault="00560B95"/>
    <w:p w14:paraId="5D1715A6" w14:textId="1A9403FC" w:rsidR="00560B95" w:rsidRDefault="00560B95"/>
    <w:p w14:paraId="3B6987BB" w14:textId="381960B0" w:rsidR="00560B95" w:rsidRDefault="00560B95"/>
    <w:p w14:paraId="25168259" w14:textId="77777777" w:rsidR="00560B95" w:rsidRDefault="00560B95">
      <w:pPr>
        <w:sectPr w:rsidR="00560B95" w:rsidSect="00F964EC">
          <w:pgSz w:w="15842" w:h="12242" w:orient="landscape"/>
          <w:pgMar w:top="1440" w:right="1440" w:bottom="1440" w:left="1440" w:header="720" w:footer="720" w:gutter="0"/>
          <w:pgNumType w:start="9"/>
          <w:cols w:space="720"/>
          <w:titlePg/>
        </w:sectPr>
      </w:pPr>
    </w:p>
    <w:p w14:paraId="3AAF741D" w14:textId="77777777" w:rsidR="00E950D5" w:rsidRDefault="00000000" w:rsidP="00783498">
      <w:pPr>
        <w:pStyle w:val="Ttulo1"/>
        <w:numPr>
          <w:ilvl w:val="2"/>
          <w:numId w:val="10"/>
        </w:numPr>
        <w:spacing w:before="0" w:line="360" w:lineRule="auto"/>
        <w:jc w:val="both"/>
      </w:pPr>
      <w:bookmarkStart w:id="7" w:name="_Toc121347071"/>
      <w:r>
        <w:lastRenderedPageBreak/>
        <w:t>Requisito funcional - REQ004</w:t>
      </w:r>
      <w:bookmarkEnd w:id="7"/>
    </w:p>
    <w:tbl>
      <w:tblPr>
        <w:tblStyle w:val="a2"/>
        <w:tblW w:w="9214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7"/>
        <w:gridCol w:w="400"/>
        <w:gridCol w:w="6667"/>
      </w:tblGrid>
      <w:tr w:rsidR="00E950D5" w:rsidRPr="00D20DA8" w14:paraId="26157395" w14:textId="77777777" w:rsidTr="003F679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323E4F"/>
            <w:vAlign w:val="center"/>
          </w:tcPr>
          <w:p w14:paraId="780655C6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-004</w:t>
            </w:r>
          </w:p>
        </w:tc>
      </w:tr>
      <w:tr w:rsidR="00E950D5" w:rsidRPr="00D20DA8" w14:paraId="4DC78BE7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FFFEF47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Id. Requerimiento </w:t>
            </w:r>
          </w:p>
        </w:tc>
        <w:tc>
          <w:tcPr>
            <w:tcW w:w="7067" w:type="dxa"/>
            <w:gridSpan w:val="2"/>
            <w:vAlign w:val="center"/>
          </w:tcPr>
          <w:p w14:paraId="388B2998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005</w:t>
            </w:r>
          </w:p>
        </w:tc>
      </w:tr>
      <w:tr w:rsidR="00E950D5" w:rsidRPr="00D20DA8" w14:paraId="6F6C01C8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B4EF508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Nombre </w:t>
            </w:r>
          </w:p>
        </w:tc>
        <w:tc>
          <w:tcPr>
            <w:tcW w:w="7067" w:type="dxa"/>
            <w:gridSpan w:val="2"/>
            <w:vAlign w:val="center"/>
          </w:tcPr>
          <w:p w14:paraId="1F1B2520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Crear perfil de usuario </w:t>
            </w:r>
          </w:p>
        </w:tc>
      </w:tr>
      <w:tr w:rsidR="00E950D5" w:rsidRPr="00D20DA8" w14:paraId="7EAAEBB3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D8D4899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Descripción</w:t>
            </w:r>
          </w:p>
        </w:tc>
        <w:tc>
          <w:tcPr>
            <w:tcW w:w="7067" w:type="dxa"/>
            <w:gridSpan w:val="2"/>
            <w:vAlign w:val="center"/>
          </w:tcPr>
          <w:p w14:paraId="5026E1A2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Permitir crear un usuario una cuenta que contenga la información del dueño de la mascota, como datos de la mascota.</w:t>
            </w:r>
          </w:p>
        </w:tc>
      </w:tr>
      <w:tr w:rsidR="00E950D5" w:rsidRPr="00D20DA8" w14:paraId="3A5A4DEC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E2128C9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Actor</w:t>
            </w:r>
          </w:p>
        </w:tc>
        <w:tc>
          <w:tcPr>
            <w:tcW w:w="7067" w:type="dxa"/>
            <w:gridSpan w:val="2"/>
            <w:vAlign w:val="center"/>
          </w:tcPr>
          <w:p w14:paraId="5926A379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Dueño de la mascota – usuario </w:t>
            </w:r>
          </w:p>
        </w:tc>
      </w:tr>
      <w:tr w:rsidR="00D20DA8" w:rsidRPr="00D20DA8" w14:paraId="01205EF6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623DD5A" w14:textId="2616C253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58EFC333" w14:textId="5229C138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grantes grupo 1</w:t>
            </w:r>
          </w:p>
        </w:tc>
      </w:tr>
      <w:tr w:rsidR="00D20DA8" w:rsidRPr="00D20DA8" w14:paraId="2F2DD24E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56C1EF7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Entradas</w:t>
            </w:r>
          </w:p>
        </w:tc>
        <w:tc>
          <w:tcPr>
            <w:tcW w:w="7067" w:type="dxa"/>
            <w:gridSpan w:val="2"/>
            <w:vAlign w:val="center"/>
          </w:tcPr>
          <w:p w14:paraId="0FECC778" w14:textId="77777777" w:rsidR="00D20DA8" w:rsidRPr="00D20DA8" w:rsidRDefault="00D20DA8" w:rsidP="00D20DA8">
            <w:pPr>
              <w:numPr>
                <w:ilvl w:val="0"/>
                <w:numId w:val="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Usuario y contraseña:</w:t>
            </w:r>
          </w:p>
          <w:p w14:paraId="09AD02FD" w14:textId="77777777" w:rsidR="00D20DA8" w:rsidRPr="00D20DA8" w:rsidRDefault="00D20DA8" w:rsidP="00D20DA8">
            <w:pPr>
              <w:numPr>
                <w:ilvl w:val="0"/>
                <w:numId w:val="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gresar datos del dueño de la mascota</w:t>
            </w:r>
          </w:p>
          <w:p w14:paraId="4D5866D2" w14:textId="77777777" w:rsidR="00D20DA8" w:rsidRPr="00D20DA8" w:rsidRDefault="00D20DA8" w:rsidP="00D20DA8">
            <w:pPr>
              <w:numPr>
                <w:ilvl w:val="1"/>
                <w:numId w:val="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Nombre y apellido; Cédula; Correo electrónico; Contacto telefónico</w:t>
            </w:r>
          </w:p>
          <w:p w14:paraId="536D67FF" w14:textId="77777777" w:rsidR="00D20DA8" w:rsidRPr="00D20DA8" w:rsidRDefault="00D20DA8" w:rsidP="00D20DA8">
            <w:pPr>
              <w:numPr>
                <w:ilvl w:val="0"/>
                <w:numId w:val="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gresar datos de la mascota</w:t>
            </w:r>
          </w:p>
          <w:p w14:paraId="273B7615" w14:textId="77777777" w:rsidR="00D20DA8" w:rsidRPr="00D20DA8" w:rsidRDefault="00D20DA8" w:rsidP="00D20DA8">
            <w:pPr>
              <w:numPr>
                <w:ilvl w:val="1"/>
                <w:numId w:val="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Nombre; Edad; Sexo; Raza; Tamaño; Vacunado</w:t>
            </w:r>
          </w:p>
        </w:tc>
      </w:tr>
      <w:tr w:rsidR="00D20DA8" w:rsidRPr="00D20DA8" w14:paraId="5595A0BB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BE9C98A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Salidas</w:t>
            </w:r>
          </w:p>
        </w:tc>
        <w:tc>
          <w:tcPr>
            <w:tcW w:w="7067" w:type="dxa"/>
            <w:gridSpan w:val="2"/>
            <w:vAlign w:val="center"/>
          </w:tcPr>
          <w:p w14:paraId="22E56663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Se presentará una interfaz que muestra la información del usuario y de la mascota.</w:t>
            </w:r>
          </w:p>
        </w:tc>
      </w:tr>
      <w:tr w:rsidR="00D20DA8" w:rsidRPr="00D20DA8" w14:paraId="178351F4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8440BAF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ioridad </w:t>
            </w:r>
          </w:p>
        </w:tc>
        <w:tc>
          <w:tcPr>
            <w:tcW w:w="7067" w:type="dxa"/>
            <w:gridSpan w:val="2"/>
            <w:vAlign w:val="center"/>
          </w:tcPr>
          <w:p w14:paraId="15812C0B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Alta</w:t>
            </w:r>
          </w:p>
        </w:tc>
      </w:tr>
      <w:tr w:rsidR="00D20DA8" w:rsidRPr="00D20DA8" w14:paraId="6A3CB56E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3EBBAB6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opósito </w:t>
            </w:r>
          </w:p>
        </w:tc>
        <w:tc>
          <w:tcPr>
            <w:tcW w:w="7067" w:type="dxa"/>
            <w:gridSpan w:val="2"/>
            <w:vAlign w:val="center"/>
          </w:tcPr>
          <w:p w14:paraId="25668D05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usuario podrá crear un perfil de usuario en la aplicación</w:t>
            </w:r>
          </w:p>
        </w:tc>
      </w:tr>
      <w:tr w:rsidR="00D20DA8" w:rsidRPr="00D20DA8" w14:paraId="6CC46D06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6093B24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e Condiciones</w:t>
            </w:r>
          </w:p>
        </w:tc>
        <w:tc>
          <w:tcPr>
            <w:tcW w:w="7067" w:type="dxa"/>
            <w:gridSpan w:val="2"/>
            <w:vAlign w:val="center"/>
          </w:tcPr>
          <w:p w14:paraId="1B2EA96D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usuario debe estar registrado en el sistema.</w:t>
            </w:r>
          </w:p>
          <w:p w14:paraId="682669CD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usuario debe haber iniciado sesión en el sistema.</w:t>
            </w:r>
          </w:p>
          <w:p w14:paraId="24B5C7F3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sistema proveerá al actor un formulario donde ingresará la información del usuario y la mascota.</w:t>
            </w:r>
          </w:p>
        </w:tc>
      </w:tr>
      <w:tr w:rsidR="00D20DA8" w:rsidRPr="00D20DA8" w14:paraId="06EDCACD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6975E6A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ost Condiciones</w:t>
            </w:r>
          </w:p>
        </w:tc>
        <w:tc>
          <w:tcPr>
            <w:tcW w:w="7067" w:type="dxa"/>
            <w:gridSpan w:val="2"/>
            <w:vAlign w:val="center"/>
          </w:tcPr>
          <w:p w14:paraId="380DDD41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Disponer de un usuario y contraseña previamente registrado.</w:t>
            </w:r>
          </w:p>
        </w:tc>
      </w:tr>
      <w:tr w:rsidR="00D20DA8" w:rsidRPr="00D20DA8" w14:paraId="65052C25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B89D92F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Efectos colaterales </w:t>
            </w:r>
          </w:p>
        </w:tc>
        <w:tc>
          <w:tcPr>
            <w:tcW w:w="7067" w:type="dxa"/>
            <w:gridSpan w:val="2"/>
            <w:vAlign w:val="center"/>
          </w:tcPr>
          <w:p w14:paraId="225DE18D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No se puede cargar el formulario de creación de usuarios.</w:t>
            </w:r>
          </w:p>
          <w:p w14:paraId="06A2B345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No se puede conectar a la base de datos</w:t>
            </w:r>
          </w:p>
          <w:p w14:paraId="2AC417C3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Usuario no ingresó los campos requeridos (*).</w:t>
            </w:r>
          </w:p>
          <w:p w14:paraId="3FD0686F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Los datos ingresados son incorrectos.</w:t>
            </w:r>
          </w:p>
          <w:p w14:paraId="394346F0" w14:textId="77777777" w:rsidR="00D20DA8" w:rsidRPr="00D20DA8" w:rsidRDefault="00D20DA8" w:rsidP="00D20DA8">
            <w:pPr>
              <w:numPr>
                <w:ilvl w:val="0"/>
                <w:numId w:val="2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El usuario ya existe</w:t>
            </w:r>
          </w:p>
        </w:tc>
      </w:tr>
      <w:tr w:rsidR="00D20DA8" w:rsidRPr="00D20DA8" w14:paraId="3C04936D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 w:val="restart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27B61CF" w14:textId="070EFA23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oceso</w:t>
            </w:r>
          </w:p>
        </w:tc>
        <w:tc>
          <w:tcPr>
            <w:tcW w:w="400" w:type="dxa"/>
            <w:vAlign w:val="center"/>
          </w:tcPr>
          <w:p w14:paraId="2263F7ED" w14:textId="77777777" w:rsidR="00D20DA8" w:rsidRPr="00D20DA8" w:rsidRDefault="00D20DA8" w:rsidP="00D20DA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1</w:t>
            </w:r>
          </w:p>
        </w:tc>
        <w:tc>
          <w:tcPr>
            <w:tcW w:w="6667" w:type="dxa"/>
            <w:vAlign w:val="center"/>
          </w:tcPr>
          <w:p w14:paraId="702AFBA3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La aplicación despliega un formulario para ingresar la información del dueño de la mascota y los datos de la mascota.</w:t>
            </w:r>
          </w:p>
        </w:tc>
      </w:tr>
      <w:tr w:rsidR="00D20DA8" w:rsidRPr="00D20DA8" w14:paraId="2DCE6B0E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6989624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76C498E0" w14:textId="77777777" w:rsidR="00D20DA8" w:rsidRPr="00D20DA8" w:rsidRDefault="00D20DA8" w:rsidP="00D20DA8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2</w:t>
            </w:r>
          </w:p>
        </w:tc>
        <w:tc>
          <w:tcPr>
            <w:tcW w:w="6667" w:type="dxa"/>
            <w:vAlign w:val="center"/>
          </w:tcPr>
          <w:p w14:paraId="6F29B33F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Valida información ingresada.</w:t>
            </w:r>
          </w:p>
        </w:tc>
      </w:tr>
      <w:tr w:rsidR="00D20DA8" w:rsidRPr="00D20DA8" w14:paraId="508F8879" w14:textId="77777777" w:rsidTr="003F679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2EDB29A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53E9B8D4" w14:textId="77777777" w:rsidR="00D20DA8" w:rsidRPr="00D20DA8" w:rsidRDefault="00D20DA8" w:rsidP="00D20DA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3</w:t>
            </w:r>
          </w:p>
        </w:tc>
        <w:tc>
          <w:tcPr>
            <w:tcW w:w="6667" w:type="dxa"/>
            <w:vAlign w:val="center"/>
          </w:tcPr>
          <w:p w14:paraId="486472A9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Almacena la información en la base de datos.</w:t>
            </w:r>
          </w:p>
        </w:tc>
      </w:tr>
      <w:tr w:rsidR="00D20DA8" w:rsidRPr="00D20DA8" w14:paraId="37222EFE" w14:textId="77777777" w:rsidTr="003F679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  <w:bottom w:val="none" w:sz="0" w:space="0" w:color="auto"/>
            </w:tcBorders>
            <w:shd w:val="clear" w:color="auto" w:fill="ACB9CA"/>
            <w:vAlign w:val="center"/>
          </w:tcPr>
          <w:p w14:paraId="2D7363F3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3ECE1A86" w14:textId="77777777" w:rsidR="00D20DA8" w:rsidRPr="00D20DA8" w:rsidRDefault="00D20DA8" w:rsidP="00D20DA8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4</w:t>
            </w:r>
          </w:p>
        </w:tc>
        <w:tc>
          <w:tcPr>
            <w:tcW w:w="6667" w:type="dxa"/>
            <w:vAlign w:val="center"/>
          </w:tcPr>
          <w:p w14:paraId="03DC57D5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Notifica al usuario el estado de la operación (exitosa o fallida).</w:t>
            </w:r>
          </w:p>
        </w:tc>
      </w:tr>
    </w:tbl>
    <w:p w14:paraId="0156A502" w14:textId="77777777" w:rsidR="003F6797" w:rsidRDefault="003F6797">
      <w:pPr>
        <w:sectPr w:rsidR="003F6797" w:rsidSect="00F964EC">
          <w:pgSz w:w="12242" w:h="15842"/>
          <w:pgMar w:top="1440" w:right="1440" w:bottom="1440" w:left="1440" w:header="720" w:footer="720" w:gutter="0"/>
          <w:pgNumType w:start="10"/>
          <w:cols w:space="720"/>
          <w:titlePg/>
        </w:sectPr>
      </w:pPr>
    </w:p>
    <w:p w14:paraId="47DF3C2B" w14:textId="7FE900F6" w:rsidR="003F6797" w:rsidRDefault="00560B95" w:rsidP="003F6797">
      <w:pPr>
        <w:spacing w:before="240" w:after="240"/>
        <w:rPr>
          <w:b/>
        </w:rPr>
      </w:pPr>
      <w:r>
        <w:rPr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2E851AFE" wp14:editId="2A2D4672">
            <wp:simplePos x="0" y="0"/>
            <wp:positionH relativeFrom="column">
              <wp:posOffset>-518615</wp:posOffset>
            </wp:positionH>
            <wp:positionV relativeFrom="paragraph">
              <wp:posOffset>390999</wp:posOffset>
            </wp:positionV>
            <wp:extent cx="9321421" cy="5240740"/>
            <wp:effectExtent l="0" t="0" r="0" b="0"/>
            <wp:wrapNone/>
            <wp:docPr id="6" name="image4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jpg"/>
                    <pic:cNvPicPr preferRelativeResize="0"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9335774" cy="524881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F6797">
        <w:rPr>
          <w:rFonts w:ascii="Book Antiqua" w:eastAsia="Book Antiqua" w:hAnsi="Book Antiqua" w:cs="Book Antiqua"/>
          <w:b/>
        </w:rPr>
        <w:t>HISTORIA DE USUARIO (HU) REQ-004</w:t>
      </w:r>
    </w:p>
    <w:p w14:paraId="33A34EFE" w14:textId="0D047AD5" w:rsidR="003F6797" w:rsidRDefault="003F6797"/>
    <w:p w14:paraId="53014B95" w14:textId="73BD701D" w:rsidR="003F6797" w:rsidRDefault="003F6797"/>
    <w:p w14:paraId="7404E9A2" w14:textId="77777777" w:rsidR="003F6797" w:rsidRDefault="003F6797">
      <w:pPr>
        <w:sectPr w:rsidR="003F6797" w:rsidSect="00F964EC">
          <w:pgSz w:w="15842" w:h="12242" w:orient="landscape"/>
          <w:pgMar w:top="1440" w:right="1440" w:bottom="1440" w:left="1440" w:header="720" w:footer="720" w:gutter="0"/>
          <w:pgNumType w:start="11"/>
          <w:cols w:space="720"/>
          <w:titlePg/>
        </w:sectPr>
      </w:pPr>
    </w:p>
    <w:p w14:paraId="3932C83D" w14:textId="77777777" w:rsidR="00E950D5" w:rsidRDefault="00000000" w:rsidP="00783498">
      <w:pPr>
        <w:pStyle w:val="Ttulo1"/>
        <w:numPr>
          <w:ilvl w:val="2"/>
          <w:numId w:val="10"/>
        </w:numPr>
        <w:spacing w:before="0" w:line="360" w:lineRule="auto"/>
        <w:jc w:val="both"/>
      </w:pPr>
      <w:bookmarkStart w:id="8" w:name="_Toc121347072"/>
      <w:r>
        <w:lastRenderedPageBreak/>
        <w:t>Requisito funcional - REQ005</w:t>
      </w:r>
      <w:bookmarkEnd w:id="8"/>
    </w:p>
    <w:tbl>
      <w:tblPr>
        <w:tblStyle w:val="a3"/>
        <w:tblW w:w="9214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7"/>
        <w:gridCol w:w="400"/>
        <w:gridCol w:w="6667"/>
      </w:tblGrid>
      <w:tr w:rsidR="00E950D5" w:rsidRPr="00D20DA8" w14:paraId="50E6C678" w14:textId="77777777" w:rsidTr="005F27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323E4F"/>
            <w:vAlign w:val="center"/>
          </w:tcPr>
          <w:p w14:paraId="6C388F85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-005</w:t>
            </w:r>
          </w:p>
        </w:tc>
      </w:tr>
      <w:tr w:rsidR="00E950D5" w:rsidRPr="00D20DA8" w14:paraId="1D6E45C8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058CBD3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Id. Requerimiento </w:t>
            </w:r>
          </w:p>
        </w:tc>
        <w:tc>
          <w:tcPr>
            <w:tcW w:w="7067" w:type="dxa"/>
            <w:gridSpan w:val="2"/>
            <w:vAlign w:val="center"/>
          </w:tcPr>
          <w:p w14:paraId="29903C83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005</w:t>
            </w:r>
          </w:p>
        </w:tc>
      </w:tr>
      <w:tr w:rsidR="00E950D5" w:rsidRPr="00D20DA8" w14:paraId="503DAC49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A77DB7B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Nombre </w:t>
            </w:r>
          </w:p>
        </w:tc>
        <w:tc>
          <w:tcPr>
            <w:tcW w:w="7067" w:type="dxa"/>
            <w:gridSpan w:val="2"/>
            <w:vAlign w:val="center"/>
          </w:tcPr>
          <w:p w14:paraId="532BBEA5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Menú principal</w:t>
            </w:r>
          </w:p>
        </w:tc>
      </w:tr>
      <w:tr w:rsidR="00E950D5" w:rsidRPr="00D20DA8" w14:paraId="55FEDE97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9075F62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Descripción</w:t>
            </w:r>
          </w:p>
        </w:tc>
        <w:tc>
          <w:tcPr>
            <w:tcW w:w="7067" w:type="dxa"/>
            <w:gridSpan w:val="2"/>
            <w:vAlign w:val="center"/>
          </w:tcPr>
          <w:p w14:paraId="5AE31DE6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Permite que el usuario pueda acceder a varias opciones </w:t>
            </w:r>
          </w:p>
        </w:tc>
      </w:tr>
      <w:tr w:rsidR="00E950D5" w:rsidRPr="00D20DA8" w14:paraId="14B6F2EE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2DAE1F1F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Actor</w:t>
            </w:r>
          </w:p>
        </w:tc>
        <w:tc>
          <w:tcPr>
            <w:tcW w:w="7067" w:type="dxa"/>
            <w:gridSpan w:val="2"/>
            <w:vAlign w:val="center"/>
          </w:tcPr>
          <w:p w14:paraId="0BECC10E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Dueño de la mascota </w:t>
            </w:r>
          </w:p>
        </w:tc>
      </w:tr>
      <w:tr w:rsidR="00D20DA8" w:rsidRPr="00D20DA8" w14:paraId="40499DAB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48A3B37" w14:textId="5F323F93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160E5E70" w14:textId="25BDD50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grantes grupo 1</w:t>
            </w:r>
          </w:p>
        </w:tc>
      </w:tr>
      <w:tr w:rsidR="00D20DA8" w:rsidRPr="00D20DA8" w14:paraId="582B1662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9925AD1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Entradas</w:t>
            </w:r>
          </w:p>
        </w:tc>
        <w:tc>
          <w:tcPr>
            <w:tcW w:w="7067" w:type="dxa"/>
            <w:gridSpan w:val="2"/>
            <w:vAlign w:val="center"/>
          </w:tcPr>
          <w:p w14:paraId="0EB2F346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Usuario </w:t>
            </w:r>
          </w:p>
          <w:p w14:paraId="022B74C3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Contraseña </w:t>
            </w:r>
          </w:p>
        </w:tc>
      </w:tr>
      <w:tr w:rsidR="00D20DA8" w:rsidRPr="00D20DA8" w14:paraId="011EADE8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8069AA1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Salidas</w:t>
            </w:r>
          </w:p>
        </w:tc>
        <w:tc>
          <w:tcPr>
            <w:tcW w:w="7067" w:type="dxa"/>
            <w:gridSpan w:val="2"/>
            <w:vAlign w:val="center"/>
          </w:tcPr>
          <w:p w14:paraId="0066C19F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Se presenta un menú de opciones donde indicará cada actividad para realizar </w:t>
            </w:r>
          </w:p>
        </w:tc>
      </w:tr>
      <w:tr w:rsidR="00D20DA8" w:rsidRPr="00D20DA8" w14:paraId="31F8EBA4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1025927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ioridad </w:t>
            </w:r>
          </w:p>
        </w:tc>
        <w:tc>
          <w:tcPr>
            <w:tcW w:w="7067" w:type="dxa"/>
            <w:gridSpan w:val="2"/>
            <w:vAlign w:val="center"/>
          </w:tcPr>
          <w:p w14:paraId="2222F40A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Alta </w:t>
            </w:r>
          </w:p>
        </w:tc>
      </w:tr>
      <w:tr w:rsidR="00D20DA8" w:rsidRPr="00D20DA8" w14:paraId="5BD926B4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574BB69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opósito </w:t>
            </w:r>
          </w:p>
        </w:tc>
        <w:tc>
          <w:tcPr>
            <w:tcW w:w="7067" w:type="dxa"/>
            <w:gridSpan w:val="2"/>
            <w:vAlign w:val="center"/>
          </w:tcPr>
          <w:p w14:paraId="5A4673E6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El usuario podrá escoger qué entrenamiento realizar </w:t>
            </w:r>
          </w:p>
        </w:tc>
      </w:tr>
      <w:tr w:rsidR="00D20DA8" w:rsidRPr="00D20DA8" w14:paraId="1133A1A4" w14:textId="77777777" w:rsidTr="005F271D">
        <w:trPr>
          <w:trHeight w:val="12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4AEB3AA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e Condiciones</w:t>
            </w:r>
          </w:p>
        </w:tc>
        <w:tc>
          <w:tcPr>
            <w:tcW w:w="7067" w:type="dxa"/>
            <w:gridSpan w:val="2"/>
            <w:vAlign w:val="center"/>
          </w:tcPr>
          <w:p w14:paraId="2D2F464B" w14:textId="77777777" w:rsidR="00D20DA8" w:rsidRPr="00D20DA8" w:rsidRDefault="00D20DA8" w:rsidP="00D20DA8">
            <w:pPr>
              <w:numPr>
                <w:ilvl w:val="0"/>
                <w:numId w:val="2"/>
              </w:num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l usuario debe estar registrado en el sistema.</w:t>
            </w:r>
          </w:p>
          <w:p w14:paraId="09A8744E" w14:textId="77777777" w:rsidR="00D20DA8" w:rsidRPr="00D20DA8" w:rsidRDefault="00D20DA8" w:rsidP="00D20DA8">
            <w:pPr>
              <w:numPr>
                <w:ilvl w:val="0"/>
                <w:numId w:val="2"/>
              </w:num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l usuario debe haber iniciado sesión en el sistema.</w:t>
            </w:r>
          </w:p>
          <w:p w14:paraId="1E828BA3" w14:textId="77777777" w:rsidR="00D20DA8" w:rsidRPr="00D20DA8" w:rsidRDefault="00D20DA8" w:rsidP="00D20DA8">
            <w:pPr>
              <w:numPr>
                <w:ilvl w:val="0"/>
                <w:numId w:val="2"/>
              </w:num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Tener acceso a una red Wifi o de datos</w:t>
            </w:r>
          </w:p>
        </w:tc>
      </w:tr>
      <w:tr w:rsidR="00D20DA8" w:rsidRPr="00D20DA8" w14:paraId="4194C754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4CCD79D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ost Condiciones</w:t>
            </w:r>
          </w:p>
        </w:tc>
        <w:tc>
          <w:tcPr>
            <w:tcW w:w="7067" w:type="dxa"/>
            <w:gridSpan w:val="2"/>
            <w:vAlign w:val="center"/>
          </w:tcPr>
          <w:p w14:paraId="41785D01" w14:textId="47E8D78A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l usuario podrá acceder al menú de opciones de entrenamiento a las mascotas.</w:t>
            </w:r>
          </w:p>
        </w:tc>
      </w:tr>
      <w:tr w:rsidR="00D20DA8" w:rsidRPr="00D20DA8" w14:paraId="028B75EE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3AFC4CD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Efectos colaterales </w:t>
            </w:r>
          </w:p>
        </w:tc>
        <w:tc>
          <w:tcPr>
            <w:tcW w:w="7067" w:type="dxa"/>
            <w:gridSpan w:val="2"/>
            <w:vAlign w:val="center"/>
          </w:tcPr>
          <w:p w14:paraId="091D9370" w14:textId="77777777" w:rsidR="00D20DA8" w:rsidRPr="00D20DA8" w:rsidRDefault="00D20DA8" w:rsidP="00D20DA8">
            <w:pPr>
              <w:numPr>
                <w:ilvl w:val="0"/>
                <w:numId w:val="5"/>
              </w:numPr>
              <w:spacing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No se puede ver la opción de iniciar entrenamiento</w:t>
            </w:r>
          </w:p>
          <w:p w14:paraId="4EADF48C" w14:textId="77777777" w:rsidR="00D20DA8" w:rsidRPr="00D20DA8" w:rsidRDefault="00D20DA8" w:rsidP="00D20DA8">
            <w:pPr>
              <w:numPr>
                <w:ilvl w:val="0"/>
                <w:numId w:val="5"/>
              </w:numPr>
              <w:spacing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No puede acceder al menú principal</w:t>
            </w:r>
          </w:p>
        </w:tc>
      </w:tr>
      <w:tr w:rsidR="00D20DA8" w:rsidRPr="00D20DA8" w14:paraId="17D5357B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 w:val="restart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B37E17C" w14:textId="77777777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oceso</w:t>
            </w:r>
          </w:p>
        </w:tc>
        <w:tc>
          <w:tcPr>
            <w:tcW w:w="400" w:type="dxa"/>
            <w:vAlign w:val="center"/>
          </w:tcPr>
          <w:p w14:paraId="69D22A76" w14:textId="77777777" w:rsidR="00D20DA8" w:rsidRPr="00D20DA8" w:rsidRDefault="00D20DA8" w:rsidP="00D20DA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1</w:t>
            </w:r>
          </w:p>
        </w:tc>
        <w:tc>
          <w:tcPr>
            <w:tcW w:w="6667" w:type="dxa"/>
            <w:vAlign w:val="center"/>
          </w:tcPr>
          <w:p w14:paraId="3EB3EE99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La aplicación permite visualizar un menú de principal</w:t>
            </w:r>
          </w:p>
        </w:tc>
      </w:tr>
      <w:tr w:rsidR="00D20DA8" w:rsidRPr="00D20DA8" w14:paraId="2608BAC2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  <w:bottom w:val="none" w:sz="0" w:space="0" w:color="auto"/>
            </w:tcBorders>
            <w:shd w:val="clear" w:color="auto" w:fill="ACB9CA"/>
            <w:vAlign w:val="center"/>
          </w:tcPr>
          <w:p w14:paraId="6971779D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4106AA43" w14:textId="77777777" w:rsidR="00D20DA8" w:rsidRPr="00D20DA8" w:rsidRDefault="00D20DA8" w:rsidP="00D20DA8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2</w:t>
            </w:r>
          </w:p>
        </w:tc>
        <w:tc>
          <w:tcPr>
            <w:tcW w:w="6667" w:type="dxa"/>
            <w:vAlign w:val="center"/>
          </w:tcPr>
          <w:p w14:paraId="37BE9938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La aplicación permitirá escoger el entrenamiento que quiere que su mascota ejecute </w:t>
            </w:r>
          </w:p>
        </w:tc>
      </w:tr>
    </w:tbl>
    <w:p w14:paraId="37F16DE8" w14:textId="77777777" w:rsidR="00E950D5" w:rsidRDefault="00E950D5"/>
    <w:p w14:paraId="09E4F16B" w14:textId="77777777" w:rsidR="00E950D5" w:rsidRDefault="00E950D5"/>
    <w:p w14:paraId="2F0E5EC7" w14:textId="02ED96D4" w:rsidR="00E950D5" w:rsidRDefault="00E950D5"/>
    <w:p w14:paraId="6FBFFE82" w14:textId="3393A39C" w:rsidR="005F271D" w:rsidRDefault="005F271D"/>
    <w:p w14:paraId="41F8751C" w14:textId="73B17A0D" w:rsidR="005F271D" w:rsidRDefault="005F271D"/>
    <w:p w14:paraId="7AA43E7A" w14:textId="09FDD4F8" w:rsidR="005F271D" w:rsidRDefault="005F271D"/>
    <w:p w14:paraId="69DFF14D" w14:textId="4F39148D" w:rsidR="005F271D" w:rsidRDefault="005F271D"/>
    <w:p w14:paraId="5BD64F8B" w14:textId="47B67E08" w:rsidR="005F271D" w:rsidRDefault="005F271D"/>
    <w:p w14:paraId="3F0DE062" w14:textId="1265E386" w:rsidR="005F271D" w:rsidRDefault="005F271D"/>
    <w:p w14:paraId="69D64FF0" w14:textId="5DC5963C" w:rsidR="005F271D" w:rsidRDefault="005F271D"/>
    <w:p w14:paraId="002152CB" w14:textId="1971E4CE" w:rsidR="005F271D" w:rsidRDefault="005F271D"/>
    <w:p w14:paraId="2D77DDAF" w14:textId="77777777" w:rsidR="00D7658B" w:rsidRDefault="00D7658B">
      <w:pPr>
        <w:rPr>
          <w:rFonts w:ascii="Book Antiqua" w:eastAsia="Book Antiqua" w:hAnsi="Book Antiqua" w:cs="Book Antiqua"/>
          <w:b/>
        </w:rPr>
        <w:sectPr w:rsidR="00D7658B" w:rsidSect="00F964EC">
          <w:pgSz w:w="12242" w:h="15842"/>
          <w:pgMar w:top="1440" w:right="1440" w:bottom="1440" w:left="1440" w:header="720" w:footer="720" w:gutter="0"/>
          <w:cols w:space="720"/>
          <w:titlePg/>
        </w:sectPr>
      </w:pPr>
    </w:p>
    <w:p w14:paraId="41636903" w14:textId="1FD3D314" w:rsidR="005F271D" w:rsidRDefault="00D7658B">
      <w:r>
        <w:rPr>
          <w:rFonts w:ascii="Book Antiqua" w:eastAsia="Book Antiqua" w:hAnsi="Book Antiqua" w:cs="Book Antiqua"/>
          <w:b/>
        </w:rPr>
        <w:lastRenderedPageBreak/>
        <w:t>HISTORIA DE USUARIO (HU) REQ-005</w:t>
      </w:r>
    </w:p>
    <w:p w14:paraId="792704F8" w14:textId="2C615FAF" w:rsidR="005F271D" w:rsidRDefault="00714C28">
      <w:r w:rsidRPr="00714C28">
        <w:rPr>
          <w:noProof/>
        </w:rPr>
        <w:drawing>
          <wp:anchor distT="0" distB="0" distL="114300" distR="114300" simplePos="0" relativeHeight="251660288" behindDoc="0" locked="0" layoutInCell="1" allowOverlap="1" wp14:anchorId="19B93276" wp14:editId="510326A9">
            <wp:simplePos x="0" y="0"/>
            <wp:positionH relativeFrom="margin">
              <wp:posOffset>-209550</wp:posOffset>
            </wp:positionH>
            <wp:positionV relativeFrom="paragraph">
              <wp:posOffset>290830</wp:posOffset>
            </wp:positionV>
            <wp:extent cx="8858250" cy="5181600"/>
            <wp:effectExtent l="0" t="0" r="0" b="0"/>
            <wp:wrapNone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58592" cy="518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53DFCB9" w14:textId="10C68ECF" w:rsidR="005F271D" w:rsidRDefault="005F271D"/>
    <w:p w14:paraId="32AB48AA" w14:textId="700F61BE" w:rsidR="005F271D" w:rsidRDefault="005F271D"/>
    <w:p w14:paraId="1925BAE0" w14:textId="577ED8CC" w:rsidR="005F271D" w:rsidRDefault="005F271D"/>
    <w:p w14:paraId="384FF781" w14:textId="77777777" w:rsidR="005F271D" w:rsidRDefault="005F271D"/>
    <w:p w14:paraId="5556C804" w14:textId="77777777" w:rsidR="00E950D5" w:rsidRDefault="00E950D5"/>
    <w:p w14:paraId="6A805F55" w14:textId="77777777" w:rsidR="00D7658B" w:rsidRDefault="00D7658B">
      <w:pPr>
        <w:sectPr w:rsidR="00D7658B" w:rsidSect="00F964EC">
          <w:pgSz w:w="15842" w:h="12242" w:orient="landscape"/>
          <w:pgMar w:top="1440" w:right="1440" w:bottom="1440" w:left="1440" w:header="720" w:footer="720" w:gutter="0"/>
          <w:cols w:space="720"/>
          <w:titlePg/>
        </w:sectPr>
      </w:pPr>
    </w:p>
    <w:p w14:paraId="3E92F2FD" w14:textId="77777777" w:rsidR="00E950D5" w:rsidRDefault="00000000" w:rsidP="00783498">
      <w:pPr>
        <w:pStyle w:val="Ttulo1"/>
        <w:numPr>
          <w:ilvl w:val="2"/>
          <w:numId w:val="10"/>
        </w:numPr>
        <w:spacing w:before="0" w:line="360" w:lineRule="auto"/>
        <w:jc w:val="both"/>
      </w:pPr>
      <w:bookmarkStart w:id="9" w:name="_Toc121347073"/>
      <w:r>
        <w:lastRenderedPageBreak/>
        <w:t>Requisito funcional - REQ006</w:t>
      </w:r>
      <w:bookmarkEnd w:id="9"/>
    </w:p>
    <w:tbl>
      <w:tblPr>
        <w:tblStyle w:val="a4"/>
        <w:tblW w:w="9214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7"/>
        <w:gridCol w:w="400"/>
        <w:gridCol w:w="6667"/>
      </w:tblGrid>
      <w:tr w:rsidR="00E950D5" w:rsidRPr="00D20DA8" w14:paraId="3C50123C" w14:textId="77777777" w:rsidTr="005F27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323E4F"/>
            <w:vAlign w:val="center"/>
          </w:tcPr>
          <w:p w14:paraId="313794B1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-006</w:t>
            </w:r>
          </w:p>
        </w:tc>
      </w:tr>
      <w:tr w:rsidR="00E950D5" w:rsidRPr="00D20DA8" w14:paraId="05672FD9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6D849A8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Id. Requerimiento </w:t>
            </w:r>
          </w:p>
        </w:tc>
        <w:tc>
          <w:tcPr>
            <w:tcW w:w="7067" w:type="dxa"/>
            <w:gridSpan w:val="2"/>
            <w:vAlign w:val="center"/>
          </w:tcPr>
          <w:p w14:paraId="128EA546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006</w:t>
            </w:r>
          </w:p>
        </w:tc>
      </w:tr>
      <w:tr w:rsidR="00E950D5" w:rsidRPr="00D20DA8" w14:paraId="3B586AD9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2A33AE6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Nombre </w:t>
            </w:r>
          </w:p>
        </w:tc>
        <w:tc>
          <w:tcPr>
            <w:tcW w:w="7067" w:type="dxa"/>
            <w:gridSpan w:val="2"/>
            <w:vAlign w:val="center"/>
          </w:tcPr>
          <w:p w14:paraId="2B1763B2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Iniciar entrenamiento</w:t>
            </w:r>
          </w:p>
        </w:tc>
      </w:tr>
      <w:tr w:rsidR="00E950D5" w:rsidRPr="00D20DA8" w14:paraId="690D74A1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A07CFBD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Descripción</w:t>
            </w:r>
          </w:p>
        </w:tc>
        <w:tc>
          <w:tcPr>
            <w:tcW w:w="7067" w:type="dxa"/>
            <w:gridSpan w:val="2"/>
            <w:vAlign w:val="center"/>
          </w:tcPr>
          <w:p w14:paraId="28B95563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Permitir al usuario iniciar el adiestramiento para sus mascotas</w:t>
            </w:r>
          </w:p>
        </w:tc>
      </w:tr>
      <w:tr w:rsidR="00E950D5" w:rsidRPr="00D20DA8" w14:paraId="26463363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4403122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Actor</w:t>
            </w:r>
          </w:p>
        </w:tc>
        <w:tc>
          <w:tcPr>
            <w:tcW w:w="7067" w:type="dxa"/>
            <w:gridSpan w:val="2"/>
            <w:vAlign w:val="center"/>
          </w:tcPr>
          <w:p w14:paraId="6DA9CDB9" w14:textId="77777777" w:rsidR="00E950D5" w:rsidRPr="00D20DA8" w:rsidRDefault="00000000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Dueño de la mascota – usuario</w:t>
            </w:r>
          </w:p>
        </w:tc>
      </w:tr>
      <w:tr w:rsidR="00D20DA8" w:rsidRPr="00D20DA8" w14:paraId="6232FD88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9D421C1" w14:textId="7D61F6D5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6A1FD4C8" w14:textId="32473B1F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grantes grupo 1</w:t>
            </w:r>
          </w:p>
        </w:tc>
      </w:tr>
      <w:tr w:rsidR="00D20DA8" w:rsidRPr="00D20DA8" w14:paraId="10595271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E2E1622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Entradas</w:t>
            </w:r>
          </w:p>
        </w:tc>
        <w:tc>
          <w:tcPr>
            <w:tcW w:w="7067" w:type="dxa"/>
            <w:gridSpan w:val="2"/>
            <w:vAlign w:val="center"/>
          </w:tcPr>
          <w:p w14:paraId="791406E4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Usuario y contraseña </w:t>
            </w:r>
          </w:p>
        </w:tc>
      </w:tr>
      <w:tr w:rsidR="00D20DA8" w:rsidRPr="00D20DA8" w14:paraId="031D10CF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DBC6508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Salidas</w:t>
            </w:r>
          </w:p>
        </w:tc>
        <w:tc>
          <w:tcPr>
            <w:tcW w:w="7067" w:type="dxa"/>
            <w:gridSpan w:val="2"/>
            <w:vAlign w:val="center"/>
          </w:tcPr>
          <w:p w14:paraId="4F7CD5A6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La aplicación desplegará contenidos de las rutinas para el entrenamiento de las mascotas.</w:t>
            </w:r>
          </w:p>
        </w:tc>
      </w:tr>
      <w:tr w:rsidR="00D20DA8" w:rsidRPr="00D20DA8" w14:paraId="774F8655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D1A7DF7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ioridad </w:t>
            </w:r>
          </w:p>
        </w:tc>
        <w:tc>
          <w:tcPr>
            <w:tcW w:w="7067" w:type="dxa"/>
            <w:gridSpan w:val="2"/>
            <w:vAlign w:val="center"/>
          </w:tcPr>
          <w:p w14:paraId="4C5F1904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Alta </w:t>
            </w:r>
          </w:p>
        </w:tc>
      </w:tr>
      <w:tr w:rsidR="00D20DA8" w:rsidRPr="00D20DA8" w14:paraId="5782660F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0E15E45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opósito </w:t>
            </w:r>
          </w:p>
        </w:tc>
        <w:tc>
          <w:tcPr>
            <w:tcW w:w="7067" w:type="dxa"/>
            <w:gridSpan w:val="2"/>
            <w:vAlign w:val="center"/>
          </w:tcPr>
          <w:p w14:paraId="20EA4C6B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l usuario podrá iniciar a los entrenamientos</w:t>
            </w:r>
          </w:p>
        </w:tc>
      </w:tr>
      <w:tr w:rsidR="00D20DA8" w:rsidRPr="00D20DA8" w14:paraId="4FE432E2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0922856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e Condiciones</w:t>
            </w:r>
          </w:p>
        </w:tc>
        <w:tc>
          <w:tcPr>
            <w:tcW w:w="7067" w:type="dxa"/>
            <w:gridSpan w:val="2"/>
            <w:vAlign w:val="center"/>
          </w:tcPr>
          <w:p w14:paraId="422251BF" w14:textId="77777777" w:rsidR="00D20DA8" w:rsidRPr="00D20DA8" w:rsidRDefault="00D20DA8" w:rsidP="00D20DA8">
            <w:pPr>
              <w:numPr>
                <w:ilvl w:val="0"/>
                <w:numId w:val="5"/>
              </w:numPr>
              <w:spacing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Tener acceso a una red Wifi o de datos</w:t>
            </w:r>
          </w:p>
          <w:p w14:paraId="39A6D272" w14:textId="77777777" w:rsidR="00D20DA8" w:rsidRPr="00D20DA8" w:rsidRDefault="00D20DA8" w:rsidP="00D20DA8">
            <w:pPr>
              <w:numPr>
                <w:ilvl w:val="0"/>
                <w:numId w:val="5"/>
              </w:numPr>
              <w:spacing w:after="160"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Iniciar sesión correctamente en la App</w:t>
            </w:r>
          </w:p>
        </w:tc>
      </w:tr>
      <w:tr w:rsidR="00D20DA8" w:rsidRPr="00D20DA8" w14:paraId="569980A2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080EF48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ost Condiciones</w:t>
            </w:r>
          </w:p>
        </w:tc>
        <w:tc>
          <w:tcPr>
            <w:tcW w:w="7067" w:type="dxa"/>
            <w:gridSpan w:val="2"/>
            <w:vAlign w:val="center"/>
          </w:tcPr>
          <w:p w14:paraId="6D685533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l usuario podrá acceder a las diferentes opciones de entrenamiento a las mascotas.</w:t>
            </w:r>
          </w:p>
        </w:tc>
      </w:tr>
      <w:tr w:rsidR="00D20DA8" w:rsidRPr="00D20DA8" w14:paraId="7004B7AE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9E8BD03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Efectos colaterales </w:t>
            </w:r>
          </w:p>
        </w:tc>
        <w:tc>
          <w:tcPr>
            <w:tcW w:w="7067" w:type="dxa"/>
            <w:gridSpan w:val="2"/>
            <w:vAlign w:val="center"/>
          </w:tcPr>
          <w:p w14:paraId="50A80716" w14:textId="77777777" w:rsidR="00D20DA8" w:rsidRPr="00D20DA8" w:rsidRDefault="00D20DA8" w:rsidP="00D20DA8">
            <w:pPr>
              <w:numPr>
                <w:ilvl w:val="0"/>
                <w:numId w:val="5"/>
              </w:numPr>
              <w:spacing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No se puede ver la opción de iniciar entrenamiento</w:t>
            </w:r>
          </w:p>
          <w:p w14:paraId="5924BF84" w14:textId="77777777" w:rsidR="00D20DA8" w:rsidRPr="00D20DA8" w:rsidRDefault="00D20DA8" w:rsidP="00D20DA8">
            <w:pPr>
              <w:numPr>
                <w:ilvl w:val="0"/>
                <w:numId w:val="5"/>
              </w:numPr>
              <w:spacing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No se puede conectar a la base de datos</w:t>
            </w:r>
          </w:p>
          <w:p w14:paraId="71D413B3" w14:textId="77777777" w:rsidR="00D20DA8" w:rsidRPr="00D20DA8" w:rsidRDefault="00D20DA8" w:rsidP="00D20DA8">
            <w:pPr>
              <w:numPr>
                <w:ilvl w:val="0"/>
                <w:numId w:val="5"/>
              </w:numPr>
              <w:spacing w:after="160"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Error al ver la barra del progreso</w:t>
            </w:r>
          </w:p>
        </w:tc>
      </w:tr>
      <w:tr w:rsidR="00D20DA8" w:rsidRPr="00D20DA8" w14:paraId="223C0397" w14:textId="77777777" w:rsidTr="005F27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 w:val="restart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0077F95" w14:textId="77777777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oceso</w:t>
            </w:r>
          </w:p>
        </w:tc>
        <w:tc>
          <w:tcPr>
            <w:tcW w:w="400" w:type="dxa"/>
            <w:vAlign w:val="center"/>
          </w:tcPr>
          <w:p w14:paraId="3AB623DD" w14:textId="77777777" w:rsidR="00D20DA8" w:rsidRPr="00D20DA8" w:rsidRDefault="00D20DA8" w:rsidP="00D20DA8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1</w:t>
            </w:r>
          </w:p>
        </w:tc>
        <w:tc>
          <w:tcPr>
            <w:tcW w:w="6667" w:type="dxa"/>
            <w:vAlign w:val="center"/>
          </w:tcPr>
          <w:p w14:paraId="788A999E" w14:textId="77777777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Selecciona entre las opciones: </w:t>
            </w:r>
          </w:p>
          <w:p w14:paraId="7834430C" w14:textId="77777777" w:rsidR="00D20DA8" w:rsidRPr="00D20DA8" w:rsidRDefault="00D20DA8" w:rsidP="00D20DA8">
            <w:pPr>
              <w:numPr>
                <w:ilvl w:val="0"/>
                <w:numId w:val="7"/>
              </w:num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Buenos Hábitos</w:t>
            </w:r>
          </w:p>
          <w:p w14:paraId="07FD1EEB" w14:textId="77777777" w:rsidR="00D20DA8" w:rsidRPr="00D20DA8" w:rsidRDefault="00D20DA8" w:rsidP="00D20DA8">
            <w:pPr>
              <w:numPr>
                <w:ilvl w:val="0"/>
                <w:numId w:val="7"/>
              </w:num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Adiestramiento</w:t>
            </w:r>
          </w:p>
          <w:p w14:paraId="1497E515" w14:textId="77777777" w:rsidR="00D20DA8" w:rsidRPr="00D20DA8" w:rsidRDefault="00D20DA8" w:rsidP="00D20DA8">
            <w:pPr>
              <w:numPr>
                <w:ilvl w:val="0"/>
                <w:numId w:val="7"/>
              </w:numPr>
              <w:spacing w:after="160"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Corregir</w:t>
            </w:r>
          </w:p>
        </w:tc>
      </w:tr>
      <w:tr w:rsidR="00D20DA8" w:rsidRPr="00D20DA8" w14:paraId="53A5FA61" w14:textId="77777777" w:rsidTr="005F27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  <w:bottom w:val="none" w:sz="0" w:space="0" w:color="auto"/>
            </w:tcBorders>
            <w:shd w:val="clear" w:color="auto" w:fill="ACB9CA"/>
            <w:vAlign w:val="center"/>
          </w:tcPr>
          <w:p w14:paraId="73626ABB" w14:textId="77777777" w:rsidR="00D20DA8" w:rsidRPr="00D20DA8" w:rsidRDefault="00D20DA8" w:rsidP="00D20DA8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21A56E96" w14:textId="77777777" w:rsidR="00D20DA8" w:rsidRPr="00D20DA8" w:rsidRDefault="00D20DA8" w:rsidP="00D20DA8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2</w:t>
            </w:r>
          </w:p>
        </w:tc>
        <w:tc>
          <w:tcPr>
            <w:tcW w:w="6667" w:type="dxa"/>
            <w:vAlign w:val="center"/>
          </w:tcPr>
          <w:p w14:paraId="629044A3" w14:textId="77777777" w:rsidR="00D20DA8" w:rsidRPr="00D20DA8" w:rsidRDefault="00D20DA8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Iniciar entrenamiento</w:t>
            </w:r>
          </w:p>
        </w:tc>
      </w:tr>
    </w:tbl>
    <w:p w14:paraId="029CEA1C" w14:textId="77777777" w:rsidR="00E950D5" w:rsidRDefault="00E950D5"/>
    <w:p w14:paraId="58CDD66A" w14:textId="77777777" w:rsidR="00E950D5" w:rsidRDefault="00E950D5"/>
    <w:p w14:paraId="6BA77AB9" w14:textId="77777777" w:rsidR="00E950D5" w:rsidRDefault="00E950D5"/>
    <w:p w14:paraId="1A577488" w14:textId="51F0C9F8" w:rsidR="00E950D5" w:rsidRDefault="00E950D5"/>
    <w:p w14:paraId="1D812003" w14:textId="1C55668E" w:rsidR="002755C3" w:rsidRDefault="002755C3"/>
    <w:p w14:paraId="134C2995" w14:textId="6BE4045B" w:rsidR="00D7658B" w:rsidRDefault="00D7658B"/>
    <w:p w14:paraId="5FBD22C6" w14:textId="75EBF040" w:rsidR="00D7658B" w:rsidRDefault="00D7658B"/>
    <w:p w14:paraId="21048367" w14:textId="77777777" w:rsidR="00D7658B" w:rsidRDefault="00D7658B">
      <w:pPr>
        <w:rPr>
          <w:rFonts w:ascii="Book Antiqua" w:eastAsia="Book Antiqua" w:hAnsi="Book Antiqua" w:cs="Book Antiqua"/>
          <w:b/>
        </w:rPr>
        <w:sectPr w:rsidR="00D7658B" w:rsidSect="00F964EC">
          <w:pgSz w:w="12242" w:h="15842"/>
          <w:pgMar w:top="1440" w:right="1440" w:bottom="1440" w:left="1440" w:header="720" w:footer="720" w:gutter="0"/>
          <w:cols w:space="720"/>
          <w:titlePg/>
        </w:sectPr>
      </w:pPr>
    </w:p>
    <w:p w14:paraId="776CBDC9" w14:textId="2C2A54EB" w:rsidR="00D7658B" w:rsidRDefault="00180E28">
      <w:pPr>
        <w:rPr>
          <w:rFonts w:ascii="Book Antiqua" w:eastAsia="Book Antiqua" w:hAnsi="Book Antiqua" w:cs="Book Antiqua"/>
          <w:b/>
        </w:rPr>
      </w:pPr>
      <w:r w:rsidRPr="00180E28">
        <w:rPr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67042309" wp14:editId="49FCB16F">
            <wp:simplePos x="0" y="0"/>
            <wp:positionH relativeFrom="column">
              <wp:posOffset>-567559</wp:posOffset>
            </wp:positionH>
            <wp:positionV relativeFrom="paragraph">
              <wp:posOffset>-73025</wp:posOffset>
            </wp:positionV>
            <wp:extent cx="9538138" cy="5375736"/>
            <wp:effectExtent l="0" t="0" r="6350" b="0"/>
            <wp:wrapNone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47445" cy="53809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D7658B">
        <w:rPr>
          <w:rFonts w:ascii="Book Antiqua" w:eastAsia="Book Antiqua" w:hAnsi="Book Antiqua" w:cs="Book Antiqua"/>
          <w:b/>
        </w:rPr>
        <w:t>HISTORIA DE USUARIO (HU) REQ-006</w:t>
      </w:r>
    </w:p>
    <w:p w14:paraId="0EA80A5A" w14:textId="77777777" w:rsidR="00D7658B" w:rsidRDefault="00D7658B">
      <w:pPr>
        <w:rPr>
          <w:rFonts w:ascii="Book Antiqua" w:eastAsia="Book Antiqua" w:hAnsi="Book Antiqua" w:cs="Book Antiqua"/>
          <w:b/>
        </w:rPr>
      </w:pPr>
    </w:p>
    <w:p w14:paraId="5DF25353" w14:textId="70A95B8E" w:rsidR="00180E28" w:rsidRDefault="00180E28" w:rsidP="00180E28">
      <w:pPr>
        <w:rPr>
          <w:rFonts w:ascii="Book Antiqua" w:eastAsia="Book Antiqua" w:hAnsi="Book Antiqua" w:cs="Book Antiqua"/>
          <w:b/>
        </w:rPr>
      </w:pPr>
    </w:p>
    <w:p w14:paraId="35972603" w14:textId="77777777" w:rsidR="00180E28" w:rsidRDefault="00180E28" w:rsidP="00180E28">
      <w:pPr>
        <w:rPr>
          <w:rFonts w:ascii="Book Antiqua" w:eastAsia="Book Antiqua" w:hAnsi="Book Antiqua" w:cs="Book Antiqua"/>
          <w:b/>
        </w:rPr>
      </w:pPr>
    </w:p>
    <w:p w14:paraId="4531CAFA" w14:textId="457BB337" w:rsidR="00180E28" w:rsidRPr="00180E28" w:rsidRDefault="00180E28" w:rsidP="00180E28">
      <w:pPr>
        <w:rPr>
          <w:rFonts w:ascii="Book Antiqua" w:eastAsia="Book Antiqua" w:hAnsi="Book Antiqua" w:cs="Book Antiqua"/>
        </w:rPr>
        <w:sectPr w:rsidR="00180E28" w:rsidRPr="00180E28" w:rsidSect="00F964EC">
          <w:pgSz w:w="15842" w:h="12242" w:orient="landscape"/>
          <w:pgMar w:top="1440" w:right="1440" w:bottom="1440" w:left="1440" w:header="720" w:footer="720" w:gutter="0"/>
          <w:cols w:space="720"/>
          <w:titlePg/>
        </w:sectPr>
      </w:pPr>
    </w:p>
    <w:p w14:paraId="2A39CA9F" w14:textId="77777777" w:rsidR="00E950D5" w:rsidRDefault="00000000" w:rsidP="00783498">
      <w:pPr>
        <w:pStyle w:val="Ttulo1"/>
        <w:numPr>
          <w:ilvl w:val="2"/>
          <w:numId w:val="10"/>
        </w:numPr>
        <w:spacing w:before="0" w:line="360" w:lineRule="auto"/>
        <w:jc w:val="both"/>
      </w:pPr>
      <w:bookmarkStart w:id="10" w:name="_Toc121347074"/>
      <w:r>
        <w:lastRenderedPageBreak/>
        <w:t>Requisito funcional - REQ007</w:t>
      </w:r>
      <w:bookmarkEnd w:id="10"/>
    </w:p>
    <w:tbl>
      <w:tblPr>
        <w:tblStyle w:val="a5"/>
        <w:tblW w:w="9214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7"/>
        <w:gridCol w:w="400"/>
        <w:gridCol w:w="6667"/>
      </w:tblGrid>
      <w:tr w:rsidR="00E950D5" w:rsidRPr="00D20DA8" w14:paraId="6CEC038D" w14:textId="77777777" w:rsidTr="009138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323E4F"/>
            <w:vAlign w:val="center"/>
          </w:tcPr>
          <w:p w14:paraId="061EF6BA" w14:textId="77777777" w:rsidR="00E950D5" w:rsidRPr="002B3F0D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REQ-007</w:t>
            </w:r>
          </w:p>
        </w:tc>
      </w:tr>
      <w:tr w:rsidR="00E950D5" w:rsidRPr="00D20DA8" w14:paraId="36A292CA" w14:textId="77777777" w:rsidTr="009138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5512B17" w14:textId="77777777" w:rsidR="00E950D5" w:rsidRPr="002B3F0D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Id. Requerimiento </w:t>
            </w:r>
          </w:p>
        </w:tc>
        <w:tc>
          <w:tcPr>
            <w:tcW w:w="7067" w:type="dxa"/>
            <w:gridSpan w:val="2"/>
            <w:vAlign w:val="center"/>
          </w:tcPr>
          <w:p w14:paraId="05EED65E" w14:textId="77777777" w:rsidR="00E950D5" w:rsidRPr="002B3F0D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REQ007</w:t>
            </w:r>
          </w:p>
        </w:tc>
      </w:tr>
      <w:tr w:rsidR="00E950D5" w:rsidRPr="00D20DA8" w14:paraId="15998FF1" w14:textId="77777777" w:rsidTr="009138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5E62388" w14:textId="77777777" w:rsidR="00E950D5" w:rsidRPr="002B3F0D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Nombre </w:t>
            </w:r>
          </w:p>
        </w:tc>
        <w:tc>
          <w:tcPr>
            <w:tcW w:w="7067" w:type="dxa"/>
            <w:gridSpan w:val="2"/>
            <w:vAlign w:val="center"/>
          </w:tcPr>
          <w:p w14:paraId="38EDCB35" w14:textId="05BF0B61" w:rsidR="00E950D5" w:rsidRPr="002B3F0D" w:rsidRDefault="0091380E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Consejos Nutricionales</w:t>
            </w:r>
          </w:p>
        </w:tc>
      </w:tr>
      <w:tr w:rsidR="00E950D5" w:rsidRPr="00D20DA8" w14:paraId="29181DE3" w14:textId="77777777" w:rsidTr="009138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F33C24E" w14:textId="77777777" w:rsidR="00E950D5" w:rsidRPr="002B3F0D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Descripción</w:t>
            </w:r>
          </w:p>
        </w:tc>
        <w:tc>
          <w:tcPr>
            <w:tcW w:w="7067" w:type="dxa"/>
            <w:gridSpan w:val="2"/>
            <w:vAlign w:val="center"/>
          </w:tcPr>
          <w:p w14:paraId="3FB1F531" w14:textId="17D5B779" w:rsidR="00E950D5" w:rsidRPr="002B3F0D" w:rsidRDefault="0091380E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Permite al usuario ver consejos nutricionales para mantener sana a la mascota. </w:t>
            </w:r>
          </w:p>
        </w:tc>
      </w:tr>
      <w:tr w:rsidR="00E950D5" w:rsidRPr="00D20DA8" w14:paraId="66CF90A3" w14:textId="77777777" w:rsidTr="009138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D3F5313" w14:textId="77777777" w:rsidR="00E950D5" w:rsidRPr="002B3F0D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Actor</w:t>
            </w:r>
          </w:p>
        </w:tc>
        <w:tc>
          <w:tcPr>
            <w:tcW w:w="7067" w:type="dxa"/>
            <w:gridSpan w:val="2"/>
            <w:vAlign w:val="center"/>
          </w:tcPr>
          <w:p w14:paraId="2162CFEE" w14:textId="731A4407" w:rsidR="00E950D5" w:rsidRPr="002B3F0D" w:rsidRDefault="0091380E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Usuario – dueño de la mascota</w:t>
            </w:r>
          </w:p>
        </w:tc>
      </w:tr>
      <w:tr w:rsidR="00D20DA8" w:rsidRPr="00D20DA8" w14:paraId="22D605F6" w14:textId="77777777" w:rsidTr="009138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4477D00" w14:textId="5BF7E8F1" w:rsidR="00D20DA8" w:rsidRPr="002B3F0D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259366A8" w14:textId="50B04D2D" w:rsidR="00D20DA8" w:rsidRPr="002B3F0D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grantes grupo 1</w:t>
            </w:r>
          </w:p>
        </w:tc>
      </w:tr>
      <w:tr w:rsidR="00795717" w:rsidRPr="00D20DA8" w14:paraId="2A154F7A" w14:textId="77777777" w:rsidTr="009138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3EC9960" w14:textId="77777777" w:rsidR="00795717" w:rsidRPr="002B3F0D" w:rsidRDefault="00795717" w:rsidP="00795717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Entradas</w:t>
            </w:r>
          </w:p>
        </w:tc>
        <w:tc>
          <w:tcPr>
            <w:tcW w:w="7067" w:type="dxa"/>
            <w:gridSpan w:val="2"/>
            <w:vAlign w:val="center"/>
          </w:tcPr>
          <w:p w14:paraId="66C4E1BF" w14:textId="38A4B541" w:rsidR="00795717" w:rsidRPr="002B3F0D" w:rsidRDefault="00795717" w:rsidP="00795717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Usuario y contraseña </w:t>
            </w:r>
          </w:p>
        </w:tc>
      </w:tr>
      <w:tr w:rsidR="00795717" w:rsidRPr="00D20DA8" w14:paraId="7C382F10" w14:textId="77777777" w:rsidTr="009138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E96D52A" w14:textId="77777777" w:rsidR="00795717" w:rsidRPr="002B3F0D" w:rsidRDefault="00795717" w:rsidP="00795717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Salidas</w:t>
            </w:r>
          </w:p>
        </w:tc>
        <w:tc>
          <w:tcPr>
            <w:tcW w:w="7067" w:type="dxa"/>
            <w:gridSpan w:val="2"/>
            <w:vAlign w:val="center"/>
          </w:tcPr>
          <w:p w14:paraId="4B7C5791" w14:textId="64985F69" w:rsidR="00795717" w:rsidRPr="002B3F0D" w:rsidRDefault="00795717" w:rsidP="00795717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La aplicación desplegará contenidos de diferentes temas sobre consejos para la alimentación sana de las mascotas.</w:t>
            </w:r>
          </w:p>
        </w:tc>
      </w:tr>
      <w:tr w:rsidR="00795717" w:rsidRPr="00D20DA8" w14:paraId="6E6767F6" w14:textId="77777777" w:rsidTr="009138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2726D67" w14:textId="77777777" w:rsidR="00795717" w:rsidRPr="002B3F0D" w:rsidRDefault="00795717" w:rsidP="00795717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ioridad </w:t>
            </w:r>
          </w:p>
        </w:tc>
        <w:tc>
          <w:tcPr>
            <w:tcW w:w="7067" w:type="dxa"/>
            <w:gridSpan w:val="2"/>
            <w:vAlign w:val="center"/>
          </w:tcPr>
          <w:p w14:paraId="4ADBD42C" w14:textId="1087940E" w:rsidR="00795717" w:rsidRPr="002B3F0D" w:rsidRDefault="00795717" w:rsidP="00795717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Media</w:t>
            </w:r>
          </w:p>
        </w:tc>
      </w:tr>
      <w:tr w:rsidR="000D2ADA" w:rsidRPr="00D20DA8" w14:paraId="71054B14" w14:textId="77777777" w:rsidTr="009138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00C2941" w14:textId="77777777" w:rsidR="000D2ADA" w:rsidRPr="002B3F0D" w:rsidRDefault="000D2ADA" w:rsidP="000D2ADA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opósito </w:t>
            </w:r>
          </w:p>
        </w:tc>
        <w:tc>
          <w:tcPr>
            <w:tcW w:w="7067" w:type="dxa"/>
            <w:gridSpan w:val="2"/>
            <w:vAlign w:val="center"/>
          </w:tcPr>
          <w:p w14:paraId="3D9750D8" w14:textId="0F221F41" w:rsidR="000D2ADA" w:rsidRPr="002B3F0D" w:rsidRDefault="000D2ADA" w:rsidP="000D2ADA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El usuario podrá ver diferentes opciones de consejos nutricionales</w:t>
            </w:r>
          </w:p>
        </w:tc>
      </w:tr>
      <w:tr w:rsidR="000D2ADA" w:rsidRPr="00D20DA8" w14:paraId="72ECD497" w14:textId="77777777" w:rsidTr="009138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31E2B95" w14:textId="77777777" w:rsidR="000D2ADA" w:rsidRPr="002B3F0D" w:rsidRDefault="000D2ADA" w:rsidP="000D2ADA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e Condiciones</w:t>
            </w:r>
          </w:p>
        </w:tc>
        <w:tc>
          <w:tcPr>
            <w:tcW w:w="7067" w:type="dxa"/>
            <w:gridSpan w:val="2"/>
            <w:vAlign w:val="center"/>
          </w:tcPr>
          <w:p w14:paraId="3AC51DB3" w14:textId="77777777" w:rsidR="00412FD9" w:rsidRPr="002B3F0D" w:rsidRDefault="00412FD9" w:rsidP="00412FD9">
            <w:pPr>
              <w:numPr>
                <w:ilvl w:val="0"/>
                <w:numId w:val="5"/>
              </w:numPr>
              <w:spacing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Tener acceso a una red Wifi o de datos</w:t>
            </w:r>
          </w:p>
          <w:p w14:paraId="677AF3EE" w14:textId="37111D71" w:rsidR="000D2ADA" w:rsidRPr="002B3F0D" w:rsidRDefault="00412FD9" w:rsidP="00412FD9">
            <w:pPr>
              <w:numPr>
                <w:ilvl w:val="0"/>
                <w:numId w:val="5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ind w:left="290" w:hanging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Iniciar sesión correctamente en la App</w:t>
            </w:r>
          </w:p>
        </w:tc>
      </w:tr>
      <w:tr w:rsidR="00412FD9" w:rsidRPr="00D20DA8" w14:paraId="5914F4FD" w14:textId="77777777" w:rsidTr="009138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2A48A9D" w14:textId="77777777" w:rsidR="00412FD9" w:rsidRPr="002B3F0D" w:rsidRDefault="00412FD9" w:rsidP="00412FD9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ost Condiciones</w:t>
            </w:r>
          </w:p>
        </w:tc>
        <w:tc>
          <w:tcPr>
            <w:tcW w:w="7067" w:type="dxa"/>
            <w:gridSpan w:val="2"/>
            <w:vAlign w:val="center"/>
          </w:tcPr>
          <w:p w14:paraId="7D664FEB" w14:textId="15BA35A2" w:rsidR="00412FD9" w:rsidRPr="002B3F0D" w:rsidRDefault="00412FD9" w:rsidP="00412FD9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El usuario podrá acceder a las diferentes opciones de consejos nutricionales para sus </w:t>
            </w:r>
            <w:proofErr w:type="gramStart"/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mascotas</w:t>
            </w:r>
            <w:proofErr w:type="gramEnd"/>
            <w:r w:rsidR="0004690D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 así como imágenes. </w:t>
            </w:r>
          </w:p>
        </w:tc>
      </w:tr>
      <w:tr w:rsidR="00412FD9" w:rsidRPr="00D20DA8" w14:paraId="1D289AFC" w14:textId="77777777" w:rsidTr="009138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1407802E" w14:textId="77777777" w:rsidR="00412FD9" w:rsidRPr="002B3F0D" w:rsidRDefault="00412FD9" w:rsidP="00412FD9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Efectos colaterales </w:t>
            </w:r>
          </w:p>
        </w:tc>
        <w:tc>
          <w:tcPr>
            <w:tcW w:w="7067" w:type="dxa"/>
            <w:gridSpan w:val="2"/>
            <w:vAlign w:val="center"/>
          </w:tcPr>
          <w:p w14:paraId="52E92363" w14:textId="77777777" w:rsidR="00412FD9" w:rsidRPr="002B3F0D" w:rsidRDefault="00412FD9" w:rsidP="00412FD9">
            <w:pPr>
              <w:numPr>
                <w:ilvl w:val="0"/>
                <w:numId w:val="5"/>
              </w:numPr>
              <w:spacing w:after="160"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Se demora mucho en cargar </w:t>
            </w:r>
          </w:p>
          <w:p w14:paraId="42754EC3" w14:textId="59590881" w:rsidR="00412FD9" w:rsidRPr="002B3F0D" w:rsidRDefault="00412FD9" w:rsidP="00412FD9">
            <w:pPr>
              <w:numPr>
                <w:ilvl w:val="0"/>
                <w:numId w:val="5"/>
              </w:numPr>
              <w:spacing w:after="160"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No se puede ver la opción de consejos nutricionales</w:t>
            </w:r>
          </w:p>
          <w:p w14:paraId="295B6768" w14:textId="77777777" w:rsidR="00412FD9" w:rsidRPr="002B3F0D" w:rsidRDefault="00412FD9" w:rsidP="00412FD9">
            <w:pPr>
              <w:numPr>
                <w:ilvl w:val="0"/>
                <w:numId w:val="5"/>
              </w:numPr>
              <w:spacing w:after="160"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No se puede conectar a la base de datos</w:t>
            </w:r>
          </w:p>
          <w:p w14:paraId="7ECD1842" w14:textId="65ABB3D6" w:rsidR="00412FD9" w:rsidRPr="002B3F0D" w:rsidRDefault="00412FD9" w:rsidP="00412FD9">
            <w:pPr>
              <w:numPr>
                <w:ilvl w:val="0"/>
                <w:numId w:val="5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 w:line="276" w:lineRule="auto"/>
              <w:ind w:left="290" w:hanging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Error al abrir un contenido</w:t>
            </w:r>
          </w:p>
        </w:tc>
      </w:tr>
      <w:tr w:rsidR="00412FD9" w:rsidRPr="00D20DA8" w14:paraId="4B512C8D" w14:textId="77777777" w:rsidTr="0091380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 w:val="restart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9CE6487" w14:textId="77777777" w:rsidR="00412FD9" w:rsidRPr="002B3F0D" w:rsidRDefault="00412FD9" w:rsidP="00412FD9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oceso</w:t>
            </w:r>
          </w:p>
        </w:tc>
        <w:tc>
          <w:tcPr>
            <w:tcW w:w="400" w:type="dxa"/>
            <w:vAlign w:val="center"/>
          </w:tcPr>
          <w:p w14:paraId="3DF3649D" w14:textId="77777777" w:rsidR="00412FD9" w:rsidRPr="002B3F0D" w:rsidRDefault="00412FD9" w:rsidP="00412FD9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</w:p>
        </w:tc>
        <w:tc>
          <w:tcPr>
            <w:tcW w:w="6667" w:type="dxa"/>
            <w:vAlign w:val="center"/>
          </w:tcPr>
          <w:p w14:paraId="294FCD52" w14:textId="77777777" w:rsidR="00412FD9" w:rsidRPr="002B3F0D" w:rsidRDefault="00412FD9" w:rsidP="00412FD9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Selecciona entre las opciones: </w:t>
            </w:r>
          </w:p>
          <w:p w14:paraId="75849821" w14:textId="0E41AE33" w:rsidR="00412FD9" w:rsidRPr="002B3F0D" w:rsidRDefault="00412FD9" w:rsidP="00412FD9">
            <w:pPr>
              <w:numPr>
                <w:ilvl w:val="0"/>
                <w:numId w:val="7"/>
              </w:num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Mejora la digestión </w:t>
            </w:r>
          </w:p>
          <w:p w14:paraId="5958B22C" w14:textId="4474C6B3" w:rsidR="00412FD9" w:rsidRPr="002B3F0D" w:rsidRDefault="00412FD9" w:rsidP="00412FD9">
            <w:pPr>
              <w:numPr>
                <w:ilvl w:val="0"/>
                <w:numId w:val="7"/>
              </w:num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Mejora su condición física </w:t>
            </w:r>
          </w:p>
          <w:p w14:paraId="7747368A" w14:textId="77777777" w:rsidR="00412FD9" w:rsidRPr="002B3F0D" w:rsidRDefault="00412FD9" w:rsidP="00412FD9">
            <w:pPr>
              <w:pStyle w:val="Prrafodelista"/>
              <w:numPr>
                <w:ilvl w:val="0"/>
                <w:numId w:val="7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Novedades de la vida de mascotas</w:t>
            </w:r>
          </w:p>
          <w:p w14:paraId="3D679F25" w14:textId="5310D53F" w:rsidR="002B3F0D" w:rsidRPr="002B3F0D" w:rsidRDefault="002B3F0D" w:rsidP="00412FD9">
            <w:pPr>
              <w:pStyle w:val="Prrafodelista"/>
              <w:numPr>
                <w:ilvl w:val="0"/>
                <w:numId w:val="7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Consejos, dudas y necesidades nutricionales.</w:t>
            </w:r>
          </w:p>
        </w:tc>
      </w:tr>
      <w:tr w:rsidR="00412FD9" w:rsidRPr="00D20DA8" w14:paraId="2B9B1D83" w14:textId="77777777" w:rsidTr="0091380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  <w:bottom w:val="none" w:sz="0" w:space="0" w:color="auto"/>
            </w:tcBorders>
            <w:shd w:val="clear" w:color="auto" w:fill="ACB9CA"/>
            <w:vAlign w:val="center"/>
          </w:tcPr>
          <w:p w14:paraId="0426FC76" w14:textId="77777777" w:rsidR="00412FD9" w:rsidRPr="00D20DA8" w:rsidRDefault="00412FD9" w:rsidP="00412FD9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color w:val="000000"/>
                <w:sz w:val="22"/>
                <w:szCs w:val="22"/>
                <w:highlight w:val="yellow"/>
              </w:rPr>
            </w:pPr>
          </w:p>
        </w:tc>
        <w:tc>
          <w:tcPr>
            <w:tcW w:w="400" w:type="dxa"/>
            <w:vAlign w:val="center"/>
          </w:tcPr>
          <w:p w14:paraId="66AFE92C" w14:textId="77777777" w:rsidR="00412FD9" w:rsidRPr="00D20DA8" w:rsidRDefault="00412FD9" w:rsidP="00412FD9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</w:p>
        </w:tc>
        <w:tc>
          <w:tcPr>
            <w:tcW w:w="6667" w:type="dxa"/>
            <w:vAlign w:val="center"/>
          </w:tcPr>
          <w:p w14:paraId="05912091" w14:textId="66C1ACFC" w:rsidR="00412FD9" w:rsidRPr="00D20DA8" w:rsidRDefault="00D00CFE" w:rsidP="00412FD9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>
              <w:rPr>
                <w:rFonts w:ascii="Book Antiqua" w:eastAsia="Book Antiqua" w:hAnsi="Book Antiqua" w:cs="Book Antiqua"/>
                <w:sz w:val="22"/>
                <w:szCs w:val="22"/>
              </w:rPr>
              <w:t xml:space="preserve">Elegir opción </w:t>
            </w:r>
          </w:p>
        </w:tc>
      </w:tr>
    </w:tbl>
    <w:p w14:paraId="78C80553" w14:textId="7DB5E2A9" w:rsidR="00E950D5" w:rsidRDefault="00E950D5"/>
    <w:p w14:paraId="45C569DA" w14:textId="417A9ECC" w:rsidR="002755C3" w:rsidRDefault="002755C3"/>
    <w:p w14:paraId="66CE617C" w14:textId="13905EDE" w:rsidR="002755C3" w:rsidRDefault="002755C3"/>
    <w:p w14:paraId="3403D2DC" w14:textId="77777777" w:rsidR="00D7658B" w:rsidRDefault="00D7658B">
      <w:pPr>
        <w:rPr>
          <w:rFonts w:ascii="Book Antiqua" w:eastAsia="Book Antiqua" w:hAnsi="Book Antiqua" w:cs="Book Antiqua"/>
          <w:b/>
        </w:rPr>
        <w:sectPr w:rsidR="00D7658B" w:rsidSect="00F964EC">
          <w:pgSz w:w="12242" w:h="15842"/>
          <w:pgMar w:top="1440" w:right="1440" w:bottom="1440" w:left="1440" w:header="720" w:footer="720" w:gutter="0"/>
          <w:cols w:space="720"/>
          <w:titlePg/>
        </w:sectPr>
      </w:pPr>
    </w:p>
    <w:p w14:paraId="24941FB3" w14:textId="2244BA61" w:rsidR="002755C3" w:rsidRDefault="00D7658B">
      <w:pPr>
        <w:rPr>
          <w:rFonts w:ascii="Book Antiqua" w:eastAsia="Book Antiqua" w:hAnsi="Book Antiqua" w:cs="Book Antiqua"/>
          <w:b/>
        </w:rPr>
      </w:pPr>
      <w:r>
        <w:rPr>
          <w:rFonts w:ascii="Book Antiqua" w:eastAsia="Book Antiqua" w:hAnsi="Book Antiqua" w:cs="Book Antiqua"/>
          <w:b/>
        </w:rPr>
        <w:lastRenderedPageBreak/>
        <w:t>HISTORIA DE USUARIO (HU) REQ-007</w:t>
      </w:r>
    </w:p>
    <w:p w14:paraId="427E4F51" w14:textId="0453E27C" w:rsidR="00D7658B" w:rsidRDefault="00625A3D">
      <w:pPr>
        <w:rPr>
          <w:rFonts w:ascii="Book Antiqua" w:eastAsia="Book Antiqua" w:hAnsi="Book Antiqua" w:cs="Book Antiqua"/>
          <w:b/>
        </w:rPr>
      </w:pPr>
      <w:r w:rsidRPr="00625A3D">
        <w:rPr>
          <w:noProof/>
        </w:rPr>
        <w:drawing>
          <wp:anchor distT="0" distB="0" distL="114300" distR="114300" simplePos="0" relativeHeight="251662336" behindDoc="0" locked="0" layoutInCell="1" allowOverlap="1" wp14:anchorId="237FDBD4" wp14:editId="070BE012">
            <wp:simplePos x="0" y="0"/>
            <wp:positionH relativeFrom="margin">
              <wp:posOffset>-488731</wp:posOffset>
            </wp:positionH>
            <wp:positionV relativeFrom="paragraph">
              <wp:posOffset>242220</wp:posOffset>
            </wp:positionV>
            <wp:extent cx="9270124" cy="5186680"/>
            <wp:effectExtent l="0" t="0" r="7620" b="0"/>
            <wp:wrapNone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74557" cy="5189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BD01EA" w14:textId="687C519D" w:rsidR="00625A3D" w:rsidRDefault="00625A3D">
      <w:pPr>
        <w:rPr>
          <w:rFonts w:ascii="Book Antiqua" w:eastAsia="Book Antiqua" w:hAnsi="Book Antiqua" w:cs="Book Antiqua"/>
          <w:b/>
        </w:rPr>
        <w:sectPr w:rsidR="00625A3D" w:rsidSect="00F964EC">
          <w:pgSz w:w="15842" w:h="12242" w:orient="landscape"/>
          <w:pgMar w:top="1440" w:right="1440" w:bottom="1440" w:left="1440" w:header="720" w:footer="720" w:gutter="0"/>
          <w:cols w:space="720"/>
          <w:titlePg/>
        </w:sectPr>
      </w:pPr>
    </w:p>
    <w:p w14:paraId="2C814015" w14:textId="77777777" w:rsidR="00E950D5" w:rsidRDefault="00000000" w:rsidP="00783498">
      <w:pPr>
        <w:pStyle w:val="Ttulo1"/>
        <w:numPr>
          <w:ilvl w:val="2"/>
          <w:numId w:val="10"/>
        </w:numPr>
        <w:spacing w:before="0" w:line="360" w:lineRule="auto"/>
        <w:jc w:val="both"/>
      </w:pPr>
      <w:bookmarkStart w:id="11" w:name="_Toc121347075"/>
      <w:r>
        <w:lastRenderedPageBreak/>
        <w:t>Requisito funcional - REQ008</w:t>
      </w:r>
      <w:bookmarkEnd w:id="11"/>
    </w:p>
    <w:tbl>
      <w:tblPr>
        <w:tblStyle w:val="a6"/>
        <w:tblW w:w="9214" w:type="dxa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47"/>
        <w:gridCol w:w="400"/>
        <w:gridCol w:w="6667"/>
      </w:tblGrid>
      <w:tr w:rsidR="00E950D5" w:rsidRPr="00D20DA8" w14:paraId="6BCEC3EC" w14:textId="77777777" w:rsidTr="00D20DA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214" w:type="dxa"/>
            <w:gridSpan w:val="3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323E4F"/>
            <w:vAlign w:val="center"/>
          </w:tcPr>
          <w:p w14:paraId="75843413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-008</w:t>
            </w:r>
          </w:p>
        </w:tc>
      </w:tr>
      <w:tr w:rsidR="00E950D5" w:rsidRPr="00D20DA8" w14:paraId="1EE53B4F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63F1ADC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Id. Requerimiento </w:t>
            </w:r>
          </w:p>
        </w:tc>
        <w:tc>
          <w:tcPr>
            <w:tcW w:w="7067" w:type="dxa"/>
            <w:gridSpan w:val="2"/>
            <w:vAlign w:val="center"/>
          </w:tcPr>
          <w:p w14:paraId="6DF659F0" w14:textId="77777777" w:rsidR="00E950D5" w:rsidRPr="00D20DA8" w:rsidRDefault="00000000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sz w:val="22"/>
                <w:szCs w:val="22"/>
              </w:rPr>
              <w:t>REQ008</w:t>
            </w:r>
          </w:p>
        </w:tc>
      </w:tr>
      <w:tr w:rsidR="00E950D5" w:rsidRPr="00D20DA8" w14:paraId="3910D537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B21078F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Nombre </w:t>
            </w:r>
          </w:p>
        </w:tc>
        <w:tc>
          <w:tcPr>
            <w:tcW w:w="7067" w:type="dxa"/>
            <w:gridSpan w:val="2"/>
            <w:vAlign w:val="center"/>
          </w:tcPr>
          <w:p w14:paraId="1D2BEC31" w14:textId="7459E401" w:rsidR="00E950D5" w:rsidRPr="00D20DA8" w:rsidRDefault="002E30D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E30D8">
              <w:rPr>
                <w:rFonts w:ascii="Book Antiqua" w:eastAsia="Book Antiqua" w:hAnsi="Book Antiqua" w:cs="Book Antiqua"/>
                <w:sz w:val="22"/>
                <w:szCs w:val="22"/>
              </w:rPr>
              <w:t>Consultar reportes</w:t>
            </w:r>
          </w:p>
        </w:tc>
      </w:tr>
      <w:tr w:rsidR="00E950D5" w:rsidRPr="00D20DA8" w14:paraId="0827DDB5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5D06869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Descripción</w:t>
            </w:r>
          </w:p>
        </w:tc>
        <w:tc>
          <w:tcPr>
            <w:tcW w:w="7067" w:type="dxa"/>
            <w:gridSpan w:val="2"/>
            <w:vAlign w:val="center"/>
          </w:tcPr>
          <w:p w14:paraId="37425E49" w14:textId="51FA7D37" w:rsidR="00E950D5" w:rsidRPr="00D20DA8" w:rsidRDefault="00EE7A47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Permite ver al usuario el reporte del progreso de los entrenamientos</w:t>
            </w:r>
          </w:p>
        </w:tc>
      </w:tr>
      <w:tr w:rsidR="00E950D5" w:rsidRPr="00D20DA8" w14:paraId="6956CAE8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C710B4B" w14:textId="77777777" w:rsidR="00E950D5" w:rsidRPr="00D20DA8" w:rsidRDefault="00000000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Actor</w:t>
            </w:r>
          </w:p>
        </w:tc>
        <w:tc>
          <w:tcPr>
            <w:tcW w:w="7067" w:type="dxa"/>
            <w:gridSpan w:val="2"/>
            <w:vAlign w:val="center"/>
          </w:tcPr>
          <w:p w14:paraId="17CB3256" w14:textId="73F56E80" w:rsidR="00E950D5" w:rsidRPr="00D20DA8" w:rsidRDefault="00EE7A47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Usuario – dueño de la mascota </w:t>
            </w:r>
          </w:p>
        </w:tc>
      </w:tr>
      <w:tr w:rsidR="00D20DA8" w:rsidRPr="00D20DA8" w14:paraId="6D140C69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E70A523" w14:textId="1E2D1AC1" w:rsidR="00D20DA8" w:rsidRPr="00D20DA8" w:rsidRDefault="00D20DA8" w:rsidP="00D20DA8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bCs/>
                <w:color w:val="000000"/>
                <w:sz w:val="22"/>
                <w:szCs w:val="22"/>
              </w:rPr>
              <w:t>Responsable</w:t>
            </w:r>
          </w:p>
        </w:tc>
        <w:tc>
          <w:tcPr>
            <w:tcW w:w="7067" w:type="dxa"/>
            <w:gridSpan w:val="2"/>
            <w:vAlign w:val="center"/>
          </w:tcPr>
          <w:p w14:paraId="027C13E6" w14:textId="43682598" w:rsidR="00D20DA8" w:rsidRPr="00D20DA8" w:rsidRDefault="00D20DA8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Integrantes grupo 1</w:t>
            </w:r>
          </w:p>
        </w:tc>
      </w:tr>
      <w:tr w:rsidR="00D20DA8" w:rsidRPr="00D20DA8" w14:paraId="63A15AC5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1B312ED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Entradas</w:t>
            </w:r>
          </w:p>
        </w:tc>
        <w:tc>
          <w:tcPr>
            <w:tcW w:w="7067" w:type="dxa"/>
            <w:gridSpan w:val="2"/>
            <w:vAlign w:val="center"/>
          </w:tcPr>
          <w:p w14:paraId="0DE9F67A" w14:textId="0B26B297" w:rsidR="00D20DA8" w:rsidRPr="00D20DA8" w:rsidRDefault="0004690D" w:rsidP="00D20DA8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Usuario y contraseña</w:t>
            </w:r>
            <w:r w:rsidR="00944284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 para inicio de sesión al perfil de usuario. </w:t>
            </w:r>
          </w:p>
        </w:tc>
      </w:tr>
      <w:tr w:rsidR="00D20DA8" w:rsidRPr="00D20DA8" w14:paraId="147F6F39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4024171A" w14:textId="77777777" w:rsidR="00D20DA8" w:rsidRPr="00D20DA8" w:rsidRDefault="00D20DA8" w:rsidP="00D20DA8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Salidas</w:t>
            </w:r>
          </w:p>
        </w:tc>
        <w:tc>
          <w:tcPr>
            <w:tcW w:w="7067" w:type="dxa"/>
            <w:gridSpan w:val="2"/>
            <w:vAlign w:val="center"/>
          </w:tcPr>
          <w:p w14:paraId="43970AA0" w14:textId="2EECCFC8" w:rsidR="00D20DA8" w:rsidRPr="00D20DA8" w:rsidRDefault="0004690D" w:rsidP="00D20DA8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 xml:space="preserve">Reporte de progreso del entrenamiento. </w:t>
            </w:r>
          </w:p>
        </w:tc>
      </w:tr>
      <w:tr w:rsidR="0004690D" w:rsidRPr="00D20DA8" w14:paraId="76944F3F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7DAA20A" w14:textId="77777777" w:rsidR="0004690D" w:rsidRPr="00D20DA8" w:rsidRDefault="0004690D" w:rsidP="0004690D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ioridad </w:t>
            </w:r>
          </w:p>
        </w:tc>
        <w:tc>
          <w:tcPr>
            <w:tcW w:w="7067" w:type="dxa"/>
            <w:gridSpan w:val="2"/>
            <w:vAlign w:val="center"/>
          </w:tcPr>
          <w:p w14:paraId="19874CA7" w14:textId="273115A5" w:rsidR="0004690D" w:rsidRPr="00D20DA8" w:rsidRDefault="0004690D" w:rsidP="0004690D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Media</w:t>
            </w:r>
          </w:p>
        </w:tc>
      </w:tr>
      <w:tr w:rsidR="0004690D" w:rsidRPr="00D20DA8" w14:paraId="1777BF6A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32B12703" w14:textId="77777777" w:rsidR="0004690D" w:rsidRPr="00D20DA8" w:rsidRDefault="0004690D" w:rsidP="0004690D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Propósito </w:t>
            </w:r>
          </w:p>
        </w:tc>
        <w:tc>
          <w:tcPr>
            <w:tcW w:w="7067" w:type="dxa"/>
            <w:gridSpan w:val="2"/>
            <w:vAlign w:val="center"/>
          </w:tcPr>
          <w:p w14:paraId="51327322" w14:textId="2118353B" w:rsidR="0004690D" w:rsidRPr="00D20DA8" w:rsidRDefault="0004690D" w:rsidP="0004690D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El usuario podrá ver diferentes opciones de consejos nutricionales</w:t>
            </w:r>
          </w:p>
        </w:tc>
      </w:tr>
      <w:tr w:rsidR="0004690D" w:rsidRPr="00D20DA8" w14:paraId="55532263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67F6F3BD" w14:textId="77777777" w:rsidR="0004690D" w:rsidRPr="00D20DA8" w:rsidRDefault="0004690D" w:rsidP="0004690D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e Condiciones</w:t>
            </w:r>
          </w:p>
        </w:tc>
        <w:tc>
          <w:tcPr>
            <w:tcW w:w="7067" w:type="dxa"/>
            <w:gridSpan w:val="2"/>
            <w:vAlign w:val="center"/>
          </w:tcPr>
          <w:p w14:paraId="38BEED8E" w14:textId="77777777" w:rsidR="0004690D" w:rsidRPr="002B3F0D" w:rsidRDefault="0004690D" w:rsidP="0004690D">
            <w:pPr>
              <w:numPr>
                <w:ilvl w:val="0"/>
                <w:numId w:val="5"/>
              </w:numPr>
              <w:spacing w:line="276" w:lineRule="auto"/>
              <w:ind w:left="29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Tener acceso a una red Wifi o de datos</w:t>
            </w:r>
          </w:p>
          <w:p w14:paraId="07F17646" w14:textId="0FAC2141" w:rsidR="0004690D" w:rsidRPr="00D20DA8" w:rsidRDefault="0004690D" w:rsidP="0004690D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>Iniciar sesión correctamente en la App</w:t>
            </w:r>
          </w:p>
        </w:tc>
      </w:tr>
      <w:tr w:rsidR="0004690D" w:rsidRPr="00D20DA8" w14:paraId="672B3AEC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15B0A53" w14:textId="77777777" w:rsidR="0004690D" w:rsidRPr="00D20DA8" w:rsidRDefault="0004690D" w:rsidP="0004690D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ost Condiciones</w:t>
            </w:r>
          </w:p>
        </w:tc>
        <w:tc>
          <w:tcPr>
            <w:tcW w:w="7067" w:type="dxa"/>
            <w:gridSpan w:val="2"/>
            <w:vAlign w:val="center"/>
          </w:tcPr>
          <w:p w14:paraId="4CA8149A" w14:textId="58E92A0E" w:rsidR="0004690D" w:rsidRPr="00D20DA8" w:rsidRDefault="0004690D" w:rsidP="0004690D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2B3F0D">
              <w:rPr>
                <w:rFonts w:ascii="Book Antiqua" w:eastAsia="Book Antiqua" w:hAnsi="Book Antiqua" w:cs="Book Antiqua"/>
                <w:sz w:val="22"/>
                <w:szCs w:val="22"/>
              </w:rPr>
              <w:t xml:space="preserve">El usuario podrá acceder a las diferentes opciones de consejos nutricionales para sus </w:t>
            </w:r>
            <w:r w:rsidR="00944284" w:rsidRPr="002B3F0D">
              <w:rPr>
                <w:rFonts w:ascii="Book Antiqua" w:eastAsia="Book Antiqua" w:hAnsi="Book Antiqua" w:cs="Book Antiqua"/>
                <w:sz w:val="22"/>
                <w:szCs w:val="22"/>
              </w:rPr>
              <w:t>mascotas,</w:t>
            </w:r>
            <w:r>
              <w:rPr>
                <w:rFonts w:ascii="Book Antiqua" w:eastAsia="Book Antiqua" w:hAnsi="Book Antiqua" w:cs="Book Antiqua"/>
                <w:sz w:val="22"/>
                <w:szCs w:val="22"/>
              </w:rPr>
              <w:t xml:space="preserve"> así como imágenes. </w:t>
            </w:r>
          </w:p>
        </w:tc>
      </w:tr>
      <w:tr w:rsidR="0004690D" w:rsidRPr="00D20DA8" w14:paraId="1FF37544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00806DEB" w14:textId="77777777" w:rsidR="0004690D" w:rsidRPr="00D20DA8" w:rsidRDefault="0004690D" w:rsidP="0004690D">
            <w:pPr>
              <w:spacing w:line="276" w:lineRule="auto"/>
              <w:ind w:left="720" w:hanging="720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 xml:space="preserve">Efectos colaterales </w:t>
            </w:r>
          </w:p>
        </w:tc>
        <w:tc>
          <w:tcPr>
            <w:tcW w:w="7067" w:type="dxa"/>
            <w:gridSpan w:val="2"/>
            <w:vAlign w:val="center"/>
          </w:tcPr>
          <w:p w14:paraId="65CDC057" w14:textId="77777777" w:rsidR="0004690D" w:rsidRPr="00944284" w:rsidRDefault="00944284" w:rsidP="00944284">
            <w:pPr>
              <w:pStyle w:val="Prrafodelista"/>
              <w:numPr>
                <w:ilvl w:val="0"/>
                <w:numId w:val="13"/>
              </w:num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</w:rPr>
            </w:pPr>
            <w:r w:rsidRPr="00944284">
              <w:rPr>
                <w:rFonts w:ascii="Book Antiqua" w:eastAsia="Book Antiqua" w:hAnsi="Book Antiqua" w:cs="Book Antiqua"/>
                <w:color w:val="000000"/>
              </w:rPr>
              <w:t>No se puede visualizar le modulo.</w:t>
            </w:r>
          </w:p>
          <w:p w14:paraId="05057A1C" w14:textId="76211BE7" w:rsidR="00944284" w:rsidRPr="00944284" w:rsidRDefault="00944284" w:rsidP="00944284">
            <w:pPr>
              <w:pStyle w:val="Prrafodelista"/>
              <w:numPr>
                <w:ilvl w:val="0"/>
                <w:numId w:val="13"/>
              </w:num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</w:rPr>
            </w:pPr>
            <w:r w:rsidRPr="00944284">
              <w:rPr>
                <w:rFonts w:ascii="Book Antiqua" w:eastAsia="Book Antiqua" w:hAnsi="Book Antiqua" w:cs="Book Antiqua"/>
                <w:color w:val="000000"/>
              </w:rPr>
              <w:t>No se puede ver imágenes</w:t>
            </w:r>
          </w:p>
          <w:p w14:paraId="5A057F5A" w14:textId="2A25872A" w:rsidR="00944284" w:rsidRPr="00944284" w:rsidRDefault="00944284" w:rsidP="00944284">
            <w:pPr>
              <w:pStyle w:val="Prrafodelista"/>
              <w:numPr>
                <w:ilvl w:val="0"/>
                <w:numId w:val="13"/>
              </w:num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</w:rPr>
            </w:pPr>
            <w:r w:rsidRPr="00944284">
              <w:rPr>
                <w:rFonts w:ascii="Book Antiqua" w:eastAsia="Book Antiqua" w:hAnsi="Book Antiqua" w:cs="Book Antiqua"/>
                <w:color w:val="000000"/>
              </w:rPr>
              <w:t xml:space="preserve">No le permite al administrador realizar consultas. </w:t>
            </w:r>
          </w:p>
        </w:tc>
      </w:tr>
      <w:tr w:rsidR="0004690D" w:rsidRPr="00D20DA8" w14:paraId="786CA188" w14:textId="77777777" w:rsidTr="00D20DA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 w:val="restart"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59E68147" w14:textId="77777777" w:rsidR="0004690D" w:rsidRPr="00D20DA8" w:rsidRDefault="0004690D" w:rsidP="0004690D">
            <w:pPr>
              <w:spacing w:line="276" w:lineRule="auto"/>
              <w:jc w:val="center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b w:val="0"/>
                <w:color w:val="000000"/>
                <w:sz w:val="22"/>
                <w:szCs w:val="22"/>
              </w:rPr>
              <w:t>Proceso</w:t>
            </w:r>
          </w:p>
        </w:tc>
        <w:tc>
          <w:tcPr>
            <w:tcW w:w="400" w:type="dxa"/>
            <w:vAlign w:val="center"/>
          </w:tcPr>
          <w:p w14:paraId="7AFA56E2" w14:textId="77777777" w:rsidR="0004690D" w:rsidRPr="00D20DA8" w:rsidRDefault="0004690D" w:rsidP="0004690D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1</w:t>
            </w:r>
          </w:p>
        </w:tc>
        <w:tc>
          <w:tcPr>
            <w:tcW w:w="6667" w:type="dxa"/>
            <w:vAlign w:val="center"/>
          </w:tcPr>
          <w:p w14:paraId="70E410FD" w14:textId="7A464A00" w:rsidR="0004690D" w:rsidRPr="00D20DA8" w:rsidRDefault="00944284" w:rsidP="0004690D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>
              <w:rPr>
                <w:rFonts w:ascii="Book Antiqua" w:eastAsia="Book Antiqua" w:hAnsi="Book Antiqua" w:cs="Book Antiqua"/>
                <w:sz w:val="22"/>
                <w:szCs w:val="22"/>
              </w:rPr>
              <w:t xml:space="preserve">Ingresar al menú de opciones </w:t>
            </w:r>
          </w:p>
        </w:tc>
      </w:tr>
      <w:tr w:rsidR="0004690D" w:rsidRPr="00D20DA8" w14:paraId="2D9B944F" w14:textId="77777777" w:rsidTr="00D20DA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</w:tcBorders>
            <w:shd w:val="clear" w:color="auto" w:fill="ACB9CA"/>
            <w:vAlign w:val="center"/>
          </w:tcPr>
          <w:p w14:paraId="7A7DE6B3" w14:textId="77777777" w:rsidR="0004690D" w:rsidRPr="00D20DA8" w:rsidRDefault="0004690D" w:rsidP="0004690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4B084A73" w14:textId="77777777" w:rsidR="0004690D" w:rsidRPr="00D20DA8" w:rsidRDefault="0004690D" w:rsidP="0004690D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2</w:t>
            </w:r>
          </w:p>
        </w:tc>
        <w:tc>
          <w:tcPr>
            <w:tcW w:w="6667" w:type="dxa"/>
            <w:vAlign w:val="center"/>
          </w:tcPr>
          <w:p w14:paraId="181D0D80" w14:textId="0AF86D24" w:rsidR="0004690D" w:rsidRPr="00D20DA8" w:rsidRDefault="00944284" w:rsidP="0004690D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>
              <w:rPr>
                <w:rFonts w:ascii="Book Antiqua" w:eastAsia="Book Antiqua" w:hAnsi="Book Antiqua" w:cs="Book Antiqua"/>
                <w:sz w:val="22"/>
                <w:szCs w:val="22"/>
              </w:rPr>
              <w:t>Elegir la opción de reportes</w:t>
            </w:r>
          </w:p>
        </w:tc>
      </w:tr>
      <w:tr w:rsidR="0004690D" w:rsidRPr="00D20DA8" w14:paraId="760D8AF5" w14:textId="77777777" w:rsidTr="009C07E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47" w:type="dxa"/>
            <w:vMerge/>
            <w:tcBorders>
              <w:left w:val="none" w:sz="0" w:space="0" w:color="auto"/>
              <w:bottom w:val="none" w:sz="0" w:space="0" w:color="auto"/>
            </w:tcBorders>
            <w:shd w:val="clear" w:color="auto" w:fill="ACB9CA"/>
            <w:vAlign w:val="center"/>
          </w:tcPr>
          <w:p w14:paraId="44956601" w14:textId="77777777" w:rsidR="0004690D" w:rsidRPr="00D20DA8" w:rsidRDefault="0004690D" w:rsidP="0004690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rPr>
                <w:rFonts w:ascii="Book Antiqua" w:eastAsia="Book Antiqua" w:hAnsi="Book Antiqua" w:cs="Book Antiqua"/>
                <w:sz w:val="22"/>
                <w:szCs w:val="22"/>
              </w:rPr>
            </w:pPr>
          </w:p>
        </w:tc>
        <w:tc>
          <w:tcPr>
            <w:tcW w:w="400" w:type="dxa"/>
            <w:vAlign w:val="center"/>
          </w:tcPr>
          <w:p w14:paraId="3276FCE5" w14:textId="77777777" w:rsidR="0004690D" w:rsidRPr="00D20DA8" w:rsidRDefault="0004690D" w:rsidP="0004690D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</w:pPr>
            <w:r w:rsidRPr="00D20DA8">
              <w:rPr>
                <w:rFonts w:ascii="Book Antiqua" w:eastAsia="Book Antiqua" w:hAnsi="Book Antiqua" w:cs="Book Antiqua"/>
                <w:color w:val="000000"/>
                <w:sz w:val="22"/>
                <w:szCs w:val="22"/>
              </w:rPr>
              <w:t>3</w:t>
            </w:r>
          </w:p>
        </w:tc>
        <w:tc>
          <w:tcPr>
            <w:tcW w:w="6667" w:type="dxa"/>
            <w:vAlign w:val="center"/>
          </w:tcPr>
          <w:p w14:paraId="19D0B070" w14:textId="3FC2C9CF" w:rsidR="0004690D" w:rsidRPr="00D20DA8" w:rsidRDefault="00944284" w:rsidP="0004690D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eastAsia="Book Antiqua" w:hAnsi="Book Antiqua" w:cs="Book Antiqua"/>
                <w:sz w:val="22"/>
                <w:szCs w:val="22"/>
              </w:rPr>
            </w:pPr>
            <w:r>
              <w:rPr>
                <w:rFonts w:ascii="Book Antiqua" w:eastAsia="Book Antiqua" w:hAnsi="Book Antiqua" w:cs="Book Antiqua"/>
                <w:sz w:val="22"/>
                <w:szCs w:val="22"/>
              </w:rPr>
              <w:t xml:space="preserve">Visualizar estadísticas de reportes </w:t>
            </w:r>
          </w:p>
        </w:tc>
      </w:tr>
    </w:tbl>
    <w:p w14:paraId="72F856B8" w14:textId="77777777" w:rsidR="00E950D5" w:rsidRDefault="00E950D5" w:rsidP="005F271D">
      <w:pPr>
        <w:pStyle w:val="Ttulo1"/>
        <w:spacing w:before="0" w:line="240" w:lineRule="auto"/>
        <w:jc w:val="both"/>
      </w:pPr>
    </w:p>
    <w:p w14:paraId="3C23C25C" w14:textId="77777777" w:rsidR="00E950D5" w:rsidRDefault="00E950D5"/>
    <w:p w14:paraId="10D1060F" w14:textId="77777777" w:rsidR="00E950D5" w:rsidRDefault="00E950D5"/>
    <w:p w14:paraId="3DE228A5" w14:textId="67AE9549" w:rsidR="00E950D5" w:rsidRDefault="00E950D5"/>
    <w:p w14:paraId="2FA1FA32" w14:textId="1E10BC9F" w:rsidR="002755C3" w:rsidRDefault="002755C3"/>
    <w:p w14:paraId="0320EBD1" w14:textId="3BE6DD4D" w:rsidR="002755C3" w:rsidRDefault="002755C3"/>
    <w:p w14:paraId="22C4B7D4" w14:textId="3F492978" w:rsidR="002755C3" w:rsidRDefault="002755C3"/>
    <w:p w14:paraId="74C8BFC0" w14:textId="1AFF2622" w:rsidR="002755C3" w:rsidRDefault="002755C3"/>
    <w:p w14:paraId="49669BB3" w14:textId="00700875" w:rsidR="00D7658B" w:rsidRDefault="00D7658B"/>
    <w:p w14:paraId="65012F97" w14:textId="798BB1CF" w:rsidR="00D7658B" w:rsidRDefault="00D7658B"/>
    <w:p w14:paraId="7F314476" w14:textId="77777777" w:rsidR="00D7658B" w:rsidRDefault="00D7658B"/>
    <w:p w14:paraId="6D795168" w14:textId="7834B1B2" w:rsidR="002755C3" w:rsidRDefault="002755C3"/>
    <w:p w14:paraId="1891FBD1" w14:textId="7A3D1C18" w:rsidR="002755C3" w:rsidRDefault="002755C3"/>
    <w:p w14:paraId="7C5F1CAA" w14:textId="77777777" w:rsidR="00D7658B" w:rsidRDefault="00D7658B">
      <w:pPr>
        <w:rPr>
          <w:rFonts w:ascii="Book Antiqua" w:eastAsia="Book Antiqua" w:hAnsi="Book Antiqua" w:cs="Book Antiqua"/>
          <w:b/>
        </w:rPr>
        <w:sectPr w:rsidR="00D7658B" w:rsidSect="00F964EC">
          <w:pgSz w:w="12242" w:h="15842"/>
          <w:pgMar w:top="1440" w:right="1440" w:bottom="1440" w:left="1440" w:header="720" w:footer="720" w:gutter="0"/>
          <w:cols w:space="720"/>
          <w:titlePg/>
        </w:sectPr>
      </w:pPr>
    </w:p>
    <w:p w14:paraId="156BCEBD" w14:textId="68B6B4CC" w:rsidR="002755C3" w:rsidRDefault="00625A3D">
      <w:r w:rsidRPr="00625A3D">
        <w:rPr>
          <w:noProof/>
        </w:rPr>
        <w:lastRenderedPageBreak/>
        <w:drawing>
          <wp:anchor distT="0" distB="0" distL="114300" distR="114300" simplePos="0" relativeHeight="251663360" behindDoc="0" locked="0" layoutInCell="1" allowOverlap="1" wp14:anchorId="5BE76B60" wp14:editId="18CCB65B">
            <wp:simplePos x="0" y="0"/>
            <wp:positionH relativeFrom="column">
              <wp:posOffset>-441434</wp:posOffset>
            </wp:positionH>
            <wp:positionV relativeFrom="paragraph">
              <wp:posOffset>384175</wp:posOffset>
            </wp:positionV>
            <wp:extent cx="9278174" cy="4398579"/>
            <wp:effectExtent l="0" t="0" r="0" b="2540"/>
            <wp:wrapNone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87359" cy="44029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7658B">
        <w:rPr>
          <w:rFonts w:ascii="Book Antiqua" w:eastAsia="Book Antiqua" w:hAnsi="Book Antiqua" w:cs="Book Antiqua"/>
          <w:b/>
        </w:rPr>
        <w:t>HISTORIA DE USUARIO (HU) REQ-008</w:t>
      </w:r>
    </w:p>
    <w:p w14:paraId="2440275A" w14:textId="6A7CE0D6" w:rsidR="00D7658B" w:rsidRDefault="00D7658B"/>
    <w:p w14:paraId="67DBA356" w14:textId="4A6D933F" w:rsidR="00625A3D" w:rsidRDefault="00625A3D">
      <w:pPr>
        <w:sectPr w:rsidR="00625A3D" w:rsidSect="00F964EC">
          <w:pgSz w:w="15842" w:h="12242" w:orient="landscape"/>
          <w:pgMar w:top="1440" w:right="1440" w:bottom="1440" w:left="1440" w:header="720" w:footer="720" w:gutter="0"/>
          <w:cols w:space="720"/>
          <w:titlePg/>
        </w:sectPr>
      </w:pPr>
    </w:p>
    <w:p w14:paraId="283E0873" w14:textId="77777777" w:rsidR="00E950D5" w:rsidRPr="00783498" w:rsidRDefault="00000000" w:rsidP="00783498">
      <w:pPr>
        <w:pStyle w:val="Ttulo1"/>
        <w:numPr>
          <w:ilvl w:val="1"/>
          <w:numId w:val="10"/>
        </w:numPr>
        <w:spacing w:before="0" w:line="480" w:lineRule="auto"/>
        <w:jc w:val="both"/>
      </w:pPr>
      <w:bookmarkStart w:id="12" w:name="_heading=h.e9g320mzs8za" w:colFirst="0" w:colLast="0"/>
      <w:bookmarkStart w:id="13" w:name="_Toc121347076"/>
      <w:bookmarkEnd w:id="12"/>
      <w:r w:rsidRPr="002755C3">
        <w:lastRenderedPageBreak/>
        <w:t>Requisitos No Funcionales</w:t>
      </w:r>
      <w:bookmarkEnd w:id="13"/>
    </w:p>
    <w:p w14:paraId="18073245" w14:textId="26EC75A1" w:rsidR="00E950D5" w:rsidRDefault="002755C3" w:rsidP="002755C3">
      <w:pPr>
        <w:spacing w:after="0" w:line="480" w:lineRule="auto"/>
        <w:jc w:val="both"/>
      </w:pPr>
      <w:r w:rsidRPr="002755C3">
        <w:rPr>
          <w:rFonts w:ascii="Book Antiqua" w:eastAsia="Book Antiqua" w:hAnsi="Book Antiqua" w:cs="Book Antiqua"/>
          <w:color w:val="000000"/>
          <w:sz w:val="24"/>
          <w:szCs w:val="24"/>
        </w:rPr>
        <w:t>L</w:t>
      </w:r>
      <w:r w:rsidR="00047364" w:rsidRPr="002755C3">
        <w:rPr>
          <w:rFonts w:ascii="Book Antiqua" w:eastAsia="Book Antiqua" w:hAnsi="Book Antiqua" w:cs="Book Antiqua"/>
          <w:color w:val="000000"/>
          <w:sz w:val="24"/>
          <w:szCs w:val="24"/>
        </w:rPr>
        <w:t>os requisitos no funcionales serán las restricciones en el diseño e implantación de la aplicación.</w:t>
      </w:r>
    </w:p>
    <w:tbl>
      <w:tblPr>
        <w:tblStyle w:val="Tablaconcuadrcula4-nfasis1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59"/>
        <w:gridCol w:w="7693"/>
      </w:tblGrid>
      <w:tr w:rsidR="002755C3" w:rsidRPr="002755C3" w14:paraId="76ECC604" w14:textId="77777777" w:rsidTr="002755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5F2A4041" w14:textId="4479E4BC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>No. requerimiento</w:t>
            </w:r>
          </w:p>
        </w:tc>
        <w:tc>
          <w:tcPr>
            <w:tcW w:w="769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72EFDC8B" w14:textId="042892E3" w:rsidR="002755C3" w:rsidRPr="002755C3" w:rsidRDefault="002755C3" w:rsidP="002755C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>
              <w:rPr>
                <w:rFonts w:ascii="Book Antiqua" w:hAnsi="Book Antiqua"/>
              </w:rPr>
              <w:t xml:space="preserve">Descripción </w:t>
            </w:r>
          </w:p>
        </w:tc>
      </w:tr>
      <w:tr w:rsidR="002755C3" w:rsidRPr="002755C3" w14:paraId="1D9BC939" w14:textId="77777777" w:rsidTr="002755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vAlign w:val="center"/>
          </w:tcPr>
          <w:p w14:paraId="74757BAA" w14:textId="78C1A905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</w:rPr>
              <w:t>REQNF001</w:t>
            </w:r>
          </w:p>
        </w:tc>
        <w:tc>
          <w:tcPr>
            <w:tcW w:w="7693" w:type="dxa"/>
            <w:vAlign w:val="center"/>
          </w:tcPr>
          <w:p w14:paraId="5A161E78" w14:textId="39F57BA5" w:rsidR="002755C3" w:rsidRPr="002755C3" w:rsidRDefault="002755C3" w:rsidP="002755C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  <w:lang w:val="es-ES"/>
              </w:rPr>
            </w:pPr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>El aplicativo deberá ser fácil, sencilla e intuitiva.</w:t>
            </w:r>
          </w:p>
        </w:tc>
      </w:tr>
      <w:tr w:rsidR="002755C3" w:rsidRPr="002755C3" w14:paraId="23FD4227" w14:textId="77777777" w:rsidTr="002755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vAlign w:val="center"/>
          </w:tcPr>
          <w:p w14:paraId="7C834B32" w14:textId="78838928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</w:rPr>
              <w:t>REQNF002</w:t>
            </w:r>
          </w:p>
        </w:tc>
        <w:tc>
          <w:tcPr>
            <w:tcW w:w="7693" w:type="dxa"/>
            <w:vAlign w:val="center"/>
          </w:tcPr>
          <w:p w14:paraId="53E8C5E8" w14:textId="554D7416" w:rsidR="002755C3" w:rsidRPr="002755C3" w:rsidRDefault="002755C3" w:rsidP="002755C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>El aplicativo deberá visualizarse en navegadores actuales</w:t>
            </w:r>
          </w:p>
        </w:tc>
      </w:tr>
      <w:tr w:rsidR="002755C3" w:rsidRPr="002755C3" w14:paraId="6733F2B5" w14:textId="77777777" w:rsidTr="002755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vAlign w:val="center"/>
          </w:tcPr>
          <w:p w14:paraId="45DFA916" w14:textId="7C9B5CF7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</w:rPr>
              <w:t>REQNF003</w:t>
            </w:r>
          </w:p>
        </w:tc>
        <w:tc>
          <w:tcPr>
            <w:tcW w:w="7693" w:type="dxa"/>
            <w:vAlign w:val="center"/>
          </w:tcPr>
          <w:p w14:paraId="30667F72" w14:textId="176B560C" w:rsidR="002755C3" w:rsidRPr="002755C3" w:rsidRDefault="002755C3" w:rsidP="002755C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>El aplicativo deberá permitir que varios usuarios puedan acceder a la vez.</w:t>
            </w:r>
          </w:p>
        </w:tc>
      </w:tr>
      <w:tr w:rsidR="002755C3" w:rsidRPr="002755C3" w14:paraId="33877982" w14:textId="77777777" w:rsidTr="002755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vAlign w:val="center"/>
          </w:tcPr>
          <w:p w14:paraId="4EF2EFBB" w14:textId="098BC908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</w:rPr>
              <w:t>REQNF004</w:t>
            </w:r>
          </w:p>
        </w:tc>
        <w:tc>
          <w:tcPr>
            <w:tcW w:w="7693" w:type="dxa"/>
            <w:vAlign w:val="center"/>
          </w:tcPr>
          <w:p w14:paraId="58E3BAF0" w14:textId="2C76E643" w:rsidR="002755C3" w:rsidRPr="002755C3" w:rsidRDefault="002755C3" w:rsidP="002755C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>El aplicativo deberá permitir posibles cambios, mejoras o adaptaciones a futuro.</w:t>
            </w:r>
          </w:p>
        </w:tc>
      </w:tr>
      <w:tr w:rsidR="002755C3" w:rsidRPr="002755C3" w14:paraId="6D629FA4" w14:textId="77777777" w:rsidTr="002755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vAlign w:val="center"/>
          </w:tcPr>
          <w:p w14:paraId="6F4D2E6A" w14:textId="097D85A8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</w:rPr>
              <w:t>REQNF005</w:t>
            </w:r>
          </w:p>
        </w:tc>
        <w:tc>
          <w:tcPr>
            <w:tcW w:w="7693" w:type="dxa"/>
            <w:vAlign w:val="center"/>
          </w:tcPr>
          <w:p w14:paraId="7EFA8F91" w14:textId="686C6297" w:rsidR="002755C3" w:rsidRPr="002755C3" w:rsidRDefault="002755C3" w:rsidP="002755C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>Precargarse un 80% en menos de 5 segundos para poderse ejecutar</w:t>
            </w:r>
          </w:p>
        </w:tc>
      </w:tr>
      <w:tr w:rsidR="002755C3" w:rsidRPr="002755C3" w14:paraId="690B2C4E" w14:textId="77777777" w:rsidTr="002755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vAlign w:val="center"/>
          </w:tcPr>
          <w:p w14:paraId="7B933B0E" w14:textId="72481D55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</w:rPr>
              <w:t>REQNF006</w:t>
            </w:r>
          </w:p>
        </w:tc>
        <w:tc>
          <w:tcPr>
            <w:tcW w:w="7693" w:type="dxa"/>
            <w:vAlign w:val="center"/>
          </w:tcPr>
          <w:p w14:paraId="5A4D7841" w14:textId="210F3B49" w:rsidR="002755C3" w:rsidRPr="002755C3" w:rsidRDefault="002755C3" w:rsidP="002755C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bookmarkStart w:id="14" w:name="_Hlk120901388"/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 xml:space="preserve">El aplicativo deberá </w:t>
            </w:r>
            <w:bookmarkEnd w:id="14"/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>cumplir con la ley de protección de datos personales frente a terceros.</w:t>
            </w:r>
          </w:p>
        </w:tc>
      </w:tr>
      <w:tr w:rsidR="002755C3" w:rsidRPr="002755C3" w14:paraId="7A0EAAC1" w14:textId="77777777" w:rsidTr="002755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vAlign w:val="center"/>
          </w:tcPr>
          <w:p w14:paraId="3F94CEFC" w14:textId="2BF2E4B0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</w:rPr>
              <w:t>REQNF007</w:t>
            </w:r>
          </w:p>
        </w:tc>
        <w:tc>
          <w:tcPr>
            <w:tcW w:w="7693" w:type="dxa"/>
            <w:vAlign w:val="center"/>
          </w:tcPr>
          <w:p w14:paraId="4AD575A2" w14:textId="60621FBB" w:rsidR="002755C3" w:rsidRPr="002755C3" w:rsidRDefault="002755C3" w:rsidP="002755C3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>El aplicativo deberá estar disponible las 24 horas los 7 días de la semana</w:t>
            </w:r>
          </w:p>
        </w:tc>
      </w:tr>
      <w:tr w:rsidR="002755C3" w:rsidRPr="002755C3" w14:paraId="46C07476" w14:textId="77777777" w:rsidTr="002755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59" w:type="dxa"/>
            <w:vAlign w:val="center"/>
          </w:tcPr>
          <w:p w14:paraId="1FB9A554" w14:textId="7731380C" w:rsidR="002755C3" w:rsidRPr="002755C3" w:rsidRDefault="002755C3" w:rsidP="002755C3">
            <w:pPr>
              <w:jc w:val="center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</w:rPr>
              <w:t>REQNF008</w:t>
            </w:r>
          </w:p>
        </w:tc>
        <w:tc>
          <w:tcPr>
            <w:tcW w:w="7693" w:type="dxa"/>
            <w:vAlign w:val="center"/>
          </w:tcPr>
          <w:p w14:paraId="30083AB1" w14:textId="2F683C53" w:rsidR="002755C3" w:rsidRPr="002755C3" w:rsidRDefault="002755C3" w:rsidP="002755C3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Book Antiqua" w:hAnsi="Book Antiqua"/>
              </w:rPr>
            </w:pPr>
            <w:r w:rsidRPr="002755C3">
              <w:rPr>
                <w:rFonts w:ascii="Book Antiqua" w:hAnsi="Book Antiqua"/>
                <w:sz w:val="24"/>
                <w:szCs w:val="24"/>
                <w:lang w:val="es-ES"/>
              </w:rPr>
              <w:t>El aplicativo deberá soportar el manejo de gran cantidad de información.</w:t>
            </w:r>
          </w:p>
        </w:tc>
      </w:tr>
    </w:tbl>
    <w:p w14:paraId="6C749355" w14:textId="4F451A6A" w:rsidR="002755C3" w:rsidRDefault="002755C3" w:rsidP="002755C3"/>
    <w:p w14:paraId="1055F081" w14:textId="77777777" w:rsidR="002755C3" w:rsidRDefault="002755C3" w:rsidP="002755C3"/>
    <w:p w14:paraId="4BF83C76" w14:textId="77777777" w:rsidR="002755C3" w:rsidRDefault="002755C3" w:rsidP="002755C3"/>
    <w:p w14:paraId="40FD468E" w14:textId="4F8880F7" w:rsidR="002755C3" w:rsidRDefault="002755C3"/>
    <w:p w14:paraId="42C8533B" w14:textId="1A2DCD8F" w:rsidR="002755C3" w:rsidRDefault="002755C3"/>
    <w:p w14:paraId="6A33B998" w14:textId="5D63E378" w:rsidR="002755C3" w:rsidRDefault="002755C3"/>
    <w:p w14:paraId="5C1A57F8" w14:textId="79ADBC14" w:rsidR="002755C3" w:rsidRDefault="002755C3"/>
    <w:p w14:paraId="19153631" w14:textId="5DCCB111" w:rsidR="002755C3" w:rsidRDefault="002755C3"/>
    <w:p w14:paraId="10B1CD05" w14:textId="77777777" w:rsidR="002755C3" w:rsidRDefault="002755C3"/>
    <w:p w14:paraId="57C0E721" w14:textId="77777777" w:rsidR="00E950D5" w:rsidRDefault="00E950D5"/>
    <w:p w14:paraId="1E6FBE06" w14:textId="77777777" w:rsidR="00E950D5" w:rsidRDefault="00E950D5"/>
    <w:p w14:paraId="442CE707" w14:textId="77777777" w:rsidR="0054203C" w:rsidRDefault="0054203C" w:rsidP="00783498">
      <w:pPr>
        <w:pStyle w:val="Ttulo1"/>
        <w:numPr>
          <w:ilvl w:val="0"/>
          <w:numId w:val="10"/>
        </w:numPr>
        <w:spacing w:before="0" w:line="480" w:lineRule="auto"/>
        <w:jc w:val="both"/>
        <w:sectPr w:rsidR="0054203C" w:rsidSect="00F964EC">
          <w:pgSz w:w="12242" w:h="15842"/>
          <w:pgMar w:top="1440" w:right="1440" w:bottom="1440" w:left="1440" w:header="720" w:footer="720" w:gutter="0"/>
          <w:cols w:space="720"/>
          <w:titlePg/>
        </w:sectPr>
      </w:pPr>
    </w:p>
    <w:p w14:paraId="3FD9A846" w14:textId="2EA8C9E3" w:rsidR="00E950D5" w:rsidRDefault="00000000" w:rsidP="0077693D">
      <w:pPr>
        <w:pStyle w:val="Ttulo1"/>
        <w:numPr>
          <w:ilvl w:val="0"/>
          <w:numId w:val="10"/>
        </w:numPr>
        <w:spacing w:before="0" w:line="276" w:lineRule="auto"/>
        <w:jc w:val="both"/>
      </w:pPr>
      <w:bookmarkStart w:id="15" w:name="_Toc121347077"/>
      <w:r>
        <w:lastRenderedPageBreak/>
        <w:t>Explicar el requisito funcional. ¿Qué?</w:t>
      </w:r>
      <w:r w:rsidR="002755C3">
        <w:t xml:space="preserve">, ¿Cómo?, </w:t>
      </w:r>
      <w:r w:rsidR="004E7BF6">
        <w:t>¿</w:t>
      </w:r>
      <w:r w:rsidR="004E7BF6" w:rsidRPr="004E7BF6">
        <w:t>quién es el responsable</w:t>
      </w:r>
      <w:r w:rsidR="001A72D1">
        <w:t>?, tiempo</w:t>
      </w:r>
      <w:r w:rsidR="004E7BF6">
        <w:t xml:space="preserve"> para ejecutar este requisito?</w:t>
      </w:r>
      <w:bookmarkEnd w:id="15"/>
    </w:p>
    <w:tbl>
      <w:tblPr>
        <w:tblStyle w:val="Tablaconcuadrcula3-nfasis1"/>
        <w:tblW w:w="14601" w:type="dxa"/>
        <w:tblInd w:w="-714" w:type="dxa"/>
        <w:tblLayout w:type="fixed"/>
        <w:tblLook w:val="0600" w:firstRow="0" w:lastRow="0" w:firstColumn="0" w:lastColumn="0" w:noHBand="1" w:noVBand="1"/>
      </w:tblPr>
      <w:tblGrid>
        <w:gridCol w:w="1276"/>
        <w:gridCol w:w="1418"/>
        <w:gridCol w:w="2126"/>
        <w:gridCol w:w="2977"/>
        <w:gridCol w:w="1843"/>
        <w:gridCol w:w="2409"/>
        <w:gridCol w:w="2552"/>
      </w:tblGrid>
      <w:tr w:rsidR="001A72D1" w:rsidRPr="001A72D1" w14:paraId="7D3431C6" w14:textId="6AB48270" w:rsidTr="008A4D22">
        <w:trPr>
          <w:trHeight w:val="983"/>
        </w:trPr>
        <w:tc>
          <w:tcPr>
            <w:tcW w:w="1276" w:type="dxa"/>
            <w:shd w:val="clear" w:color="auto" w:fill="ACB9CA" w:themeFill="text2" w:themeFillTint="66"/>
            <w:vAlign w:val="center"/>
          </w:tcPr>
          <w:p w14:paraId="1C1952D5" w14:textId="4EE36B12" w:rsidR="001A72D1" w:rsidRPr="00CB2C47" w:rsidRDefault="001A72D1" w:rsidP="001A72D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  <w:b/>
                <w:bCs/>
                <w:sz w:val="24"/>
                <w:szCs w:val="24"/>
              </w:rPr>
            </w:pPr>
            <w:bookmarkStart w:id="16" w:name="_Hlk121403045"/>
            <w:r w:rsidRPr="00CB2C47">
              <w:rPr>
                <w:rFonts w:ascii="Book Antiqua" w:hAnsi="Book Antiqua"/>
                <w:b/>
                <w:bCs/>
                <w:sz w:val="24"/>
                <w:szCs w:val="24"/>
              </w:rPr>
              <w:t>NO. RF</w:t>
            </w:r>
          </w:p>
        </w:tc>
        <w:tc>
          <w:tcPr>
            <w:tcW w:w="1418" w:type="dxa"/>
            <w:shd w:val="clear" w:color="auto" w:fill="ACB9CA" w:themeFill="text2" w:themeFillTint="66"/>
            <w:vAlign w:val="center"/>
          </w:tcPr>
          <w:p w14:paraId="128B8136" w14:textId="5121A58E" w:rsidR="001A72D1" w:rsidRPr="00CB2C47" w:rsidRDefault="001A72D1" w:rsidP="001A72D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B2C47">
              <w:rPr>
                <w:rFonts w:ascii="Book Antiqua" w:hAnsi="Book Antiqua"/>
                <w:b/>
                <w:bCs/>
                <w:sz w:val="24"/>
                <w:szCs w:val="24"/>
              </w:rPr>
              <w:t>NOMBRE RF</w:t>
            </w:r>
          </w:p>
        </w:tc>
        <w:tc>
          <w:tcPr>
            <w:tcW w:w="2126" w:type="dxa"/>
            <w:shd w:val="clear" w:color="auto" w:fill="ACB9CA" w:themeFill="text2" w:themeFillTint="66"/>
            <w:vAlign w:val="center"/>
          </w:tcPr>
          <w:p w14:paraId="0CE8A134" w14:textId="705F5709" w:rsidR="001A72D1" w:rsidRPr="00CB2C47" w:rsidRDefault="001A72D1" w:rsidP="001A72D1">
            <w:pPr>
              <w:widowControl w:val="0"/>
              <w:jc w:val="center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B2C47">
              <w:rPr>
                <w:rFonts w:ascii="Book Antiqua" w:hAnsi="Book Antiqua"/>
                <w:b/>
                <w:bCs/>
                <w:sz w:val="24"/>
                <w:szCs w:val="24"/>
              </w:rPr>
              <w:t>DESCRIPCIÓN RF</w:t>
            </w:r>
          </w:p>
        </w:tc>
        <w:tc>
          <w:tcPr>
            <w:tcW w:w="2977" w:type="dxa"/>
            <w:shd w:val="clear" w:color="auto" w:fill="ACB9CA" w:themeFill="text2" w:themeFillTint="66"/>
            <w:vAlign w:val="center"/>
          </w:tcPr>
          <w:p w14:paraId="537CFE4A" w14:textId="24D0F961" w:rsidR="001A72D1" w:rsidRPr="00CB2C47" w:rsidRDefault="001A72D1" w:rsidP="001A72D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B2C47">
              <w:rPr>
                <w:rFonts w:ascii="Book Antiqua" w:hAnsi="Book Antiqua"/>
                <w:b/>
                <w:bCs/>
                <w:sz w:val="24"/>
                <w:szCs w:val="24"/>
              </w:rPr>
              <w:t>¿QUÉ?</w:t>
            </w:r>
          </w:p>
        </w:tc>
        <w:tc>
          <w:tcPr>
            <w:tcW w:w="1843" w:type="dxa"/>
            <w:shd w:val="clear" w:color="auto" w:fill="ACB9CA" w:themeFill="text2" w:themeFillTint="66"/>
            <w:vAlign w:val="center"/>
          </w:tcPr>
          <w:p w14:paraId="6909C6BA" w14:textId="777E5866" w:rsidR="001A72D1" w:rsidRPr="00CB2C47" w:rsidRDefault="001A72D1" w:rsidP="001A72D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B2C47">
              <w:rPr>
                <w:rFonts w:ascii="Book Antiqua" w:hAnsi="Book Antiqua"/>
                <w:b/>
                <w:bCs/>
                <w:sz w:val="24"/>
                <w:szCs w:val="24"/>
              </w:rPr>
              <w:t>¿CÓMO?</w:t>
            </w:r>
          </w:p>
        </w:tc>
        <w:tc>
          <w:tcPr>
            <w:tcW w:w="2409" w:type="dxa"/>
            <w:shd w:val="clear" w:color="auto" w:fill="ACB9CA" w:themeFill="text2" w:themeFillTint="66"/>
            <w:vAlign w:val="center"/>
          </w:tcPr>
          <w:p w14:paraId="5CFC2859" w14:textId="02D5468C" w:rsidR="001A72D1" w:rsidRPr="00CB2C47" w:rsidRDefault="001A72D1" w:rsidP="001A72D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B2C47">
              <w:rPr>
                <w:rFonts w:ascii="Book Antiqua" w:hAnsi="Book Antiqua"/>
                <w:b/>
                <w:bCs/>
                <w:sz w:val="24"/>
                <w:szCs w:val="24"/>
              </w:rPr>
              <w:t>¿QUIÉN ES EL RESPONSABLE?</w:t>
            </w:r>
          </w:p>
        </w:tc>
        <w:tc>
          <w:tcPr>
            <w:tcW w:w="2552" w:type="dxa"/>
            <w:shd w:val="clear" w:color="auto" w:fill="ACB9CA" w:themeFill="text2" w:themeFillTint="66"/>
            <w:vAlign w:val="center"/>
          </w:tcPr>
          <w:p w14:paraId="29FD0417" w14:textId="5E49010B" w:rsidR="001A72D1" w:rsidRPr="00CB2C47" w:rsidRDefault="001A72D1" w:rsidP="001A72D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  <w:b/>
                <w:bCs/>
                <w:sz w:val="24"/>
                <w:szCs w:val="24"/>
              </w:rPr>
            </w:pPr>
            <w:r w:rsidRPr="00CB2C47">
              <w:rPr>
                <w:rFonts w:ascii="Book Antiqua" w:hAnsi="Book Antiqua"/>
                <w:b/>
                <w:bCs/>
                <w:sz w:val="24"/>
                <w:szCs w:val="24"/>
              </w:rPr>
              <w:t>TIEMPO PARA EJECUTAR ESTE REQUISITO</w:t>
            </w:r>
          </w:p>
        </w:tc>
      </w:tr>
      <w:tr w:rsidR="008A4D22" w:rsidRPr="001A72D1" w14:paraId="1F433A87" w14:textId="6A92B46E" w:rsidTr="008A4D22">
        <w:trPr>
          <w:trHeight w:val="709"/>
        </w:trPr>
        <w:tc>
          <w:tcPr>
            <w:tcW w:w="1276" w:type="dxa"/>
            <w:vAlign w:val="center"/>
          </w:tcPr>
          <w:p w14:paraId="5666716A" w14:textId="0BEDABBE" w:rsidR="008A4D22" w:rsidRPr="00CB2C47" w:rsidRDefault="008A4D22" w:rsidP="008A4D22">
            <w:pPr>
              <w:spacing w:line="276" w:lineRule="auto"/>
              <w:jc w:val="both"/>
              <w:rPr>
                <w:rFonts w:ascii="Book Antiqua" w:hAnsi="Book Antiqua"/>
              </w:rPr>
            </w:pPr>
            <w:r w:rsidRPr="00CB2C47">
              <w:rPr>
                <w:rFonts w:ascii="Book Antiqua" w:eastAsia="Book Antiqua" w:hAnsi="Book Antiqua" w:cs="Book Antiqua"/>
                <w:b/>
              </w:rPr>
              <w:t>REQ-001</w:t>
            </w:r>
          </w:p>
        </w:tc>
        <w:tc>
          <w:tcPr>
            <w:tcW w:w="1418" w:type="dxa"/>
            <w:vAlign w:val="center"/>
          </w:tcPr>
          <w:p w14:paraId="3319CC58" w14:textId="1690E17B" w:rsidR="008A4D22" w:rsidRPr="00CB2C47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CB2C47">
              <w:rPr>
                <w:rFonts w:ascii="Book Antiqua" w:eastAsia="Book Antiqua" w:hAnsi="Book Antiqua" w:cs="Book Antiqua"/>
                <w:b/>
              </w:rPr>
              <w:t>REQ-001</w:t>
            </w:r>
          </w:p>
        </w:tc>
        <w:tc>
          <w:tcPr>
            <w:tcW w:w="2126" w:type="dxa"/>
            <w:vAlign w:val="center"/>
          </w:tcPr>
          <w:p w14:paraId="7FC127D4" w14:textId="4F26E813" w:rsidR="008A4D22" w:rsidRPr="00CB2C47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CB2C47">
              <w:rPr>
                <w:rFonts w:ascii="Book Antiqua" w:hAnsi="Book Antiqua" w:cs="Arial"/>
                <w:color w:val="000000"/>
              </w:rPr>
              <w:t>Permitir el ingreso al sistema como Administrador</w:t>
            </w:r>
          </w:p>
        </w:tc>
        <w:tc>
          <w:tcPr>
            <w:tcW w:w="2977" w:type="dxa"/>
            <w:vAlign w:val="center"/>
          </w:tcPr>
          <w:p w14:paraId="3021E461" w14:textId="22A20A2E" w:rsidR="008A4D22" w:rsidRPr="00CB2C47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CB2C47">
              <w:rPr>
                <w:rFonts w:ascii="Book Antiqua" w:eastAsia="Book Antiqua" w:hAnsi="Book Antiqua" w:cs="Book Antiqua"/>
                <w:color w:val="000000"/>
              </w:rPr>
              <w:t>El administrador ingresara a la aplicación para administrar y cargar las rutinas de los ejercicios para mascotas.</w:t>
            </w:r>
          </w:p>
        </w:tc>
        <w:tc>
          <w:tcPr>
            <w:tcW w:w="1843" w:type="dxa"/>
            <w:vAlign w:val="center"/>
          </w:tcPr>
          <w:p w14:paraId="3D6D420E" w14:textId="45A024F9" w:rsidR="008A4D22" w:rsidRPr="00CB2C47" w:rsidRDefault="008A4D22" w:rsidP="008A4D22">
            <w:pPr>
              <w:jc w:val="both"/>
              <w:rPr>
                <w:rFonts w:ascii="Book Antiqua" w:eastAsia="Times New Roman" w:hAnsi="Book Antiqua" w:cs="Arial"/>
                <w:color w:val="000000"/>
              </w:rPr>
            </w:pPr>
            <w:r w:rsidRPr="00CB2C47">
              <w:rPr>
                <w:rFonts w:ascii="Book Antiqua" w:hAnsi="Book Antiqua" w:cs="Arial"/>
                <w:color w:val="000000"/>
              </w:rPr>
              <w:t>Acceder al sistema como Administrador</w:t>
            </w:r>
          </w:p>
          <w:p w14:paraId="707FBE90" w14:textId="77777777" w:rsidR="008A4D22" w:rsidRPr="00CB2C47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409" w:type="dxa"/>
            <w:vMerge w:val="restart"/>
            <w:vAlign w:val="center"/>
          </w:tcPr>
          <w:p w14:paraId="69AD4CF1" w14:textId="0F8E6846" w:rsidR="008A4D22" w:rsidRPr="00CB2C47" w:rsidRDefault="008A4D22" w:rsidP="008A4D2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20" w:line="480" w:lineRule="auto"/>
              <w:jc w:val="center"/>
              <w:rPr>
                <w:rFonts w:ascii="Book Antiqua" w:eastAsia="Times New Roman" w:hAnsi="Book Antiqua" w:cs="Times New Roman"/>
                <w:color w:val="000000"/>
              </w:rPr>
            </w:pPr>
            <w:r w:rsidRPr="00CB2C47">
              <w:rPr>
                <w:rFonts w:ascii="Book Antiqua" w:eastAsia="Times New Roman" w:hAnsi="Book Antiqua" w:cs="Times New Roman"/>
                <w:color w:val="000000"/>
              </w:rPr>
              <w:t>Estefania Aguilar</w:t>
            </w:r>
          </w:p>
          <w:p w14:paraId="386DAB11" w14:textId="58CBC170" w:rsidR="008A4D22" w:rsidRPr="00CB2C47" w:rsidRDefault="008A4D22" w:rsidP="008A4D2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20" w:line="480" w:lineRule="auto"/>
              <w:jc w:val="center"/>
              <w:rPr>
                <w:rFonts w:ascii="Book Antiqua" w:eastAsia="Times New Roman" w:hAnsi="Book Antiqua" w:cs="Times New Roman"/>
              </w:rPr>
            </w:pPr>
            <w:r w:rsidRPr="00CB2C47">
              <w:rPr>
                <w:rFonts w:ascii="Book Antiqua" w:eastAsia="Times New Roman" w:hAnsi="Book Antiqua" w:cs="Times New Roman"/>
              </w:rPr>
              <w:t>Esteban Arias</w:t>
            </w:r>
          </w:p>
          <w:p w14:paraId="62488C22" w14:textId="654306D7" w:rsidR="008A4D22" w:rsidRPr="00CB2C47" w:rsidRDefault="008A4D22" w:rsidP="008A4D2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20" w:line="480" w:lineRule="auto"/>
              <w:jc w:val="center"/>
              <w:rPr>
                <w:rFonts w:ascii="Book Antiqua" w:eastAsia="Times New Roman" w:hAnsi="Book Antiqua" w:cs="Times New Roman"/>
                <w:color w:val="000000"/>
              </w:rPr>
            </w:pPr>
            <w:r w:rsidRPr="00CB2C47">
              <w:rPr>
                <w:rFonts w:ascii="Book Antiqua" w:eastAsia="Times New Roman" w:hAnsi="Book Antiqua" w:cs="Times New Roman"/>
                <w:color w:val="000000"/>
              </w:rPr>
              <w:t>Melani Arregui</w:t>
            </w:r>
          </w:p>
          <w:p w14:paraId="1434CFD8" w14:textId="310308B4" w:rsidR="008A4D22" w:rsidRPr="00CB2C47" w:rsidRDefault="008A4D22" w:rsidP="008A4D2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20" w:line="480" w:lineRule="auto"/>
              <w:jc w:val="center"/>
              <w:rPr>
                <w:rFonts w:ascii="Book Antiqua" w:eastAsia="Times New Roman" w:hAnsi="Book Antiqua" w:cs="Times New Roman"/>
                <w:color w:val="000000"/>
              </w:rPr>
            </w:pPr>
            <w:r w:rsidRPr="00CB2C47">
              <w:rPr>
                <w:rFonts w:ascii="Book Antiqua" w:eastAsia="Times New Roman" w:hAnsi="Book Antiqua" w:cs="Times New Roman"/>
              </w:rPr>
              <w:t>Kevin</w:t>
            </w:r>
            <w:r w:rsidRPr="00CB2C47">
              <w:rPr>
                <w:rFonts w:ascii="Book Antiqua" w:eastAsia="Times New Roman" w:hAnsi="Book Antiqua" w:cs="Times New Roman"/>
                <w:color w:val="000000"/>
              </w:rPr>
              <w:t xml:space="preserve"> </w:t>
            </w:r>
            <w:r w:rsidRPr="00CB2C47">
              <w:rPr>
                <w:rFonts w:ascii="Book Antiqua" w:eastAsia="Times New Roman" w:hAnsi="Book Antiqua" w:cs="Times New Roman"/>
              </w:rPr>
              <w:t>Alcocer</w:t>
            </w:r>
          </w:p>
          <w:p w14:paraId="49163CA1" w14:textId="576A55E6" w:rsidR="008A4D22" w:rsidRPr="00CB2C47" w:rsidRDefault="008A4D22" w:rsidP="008A4D2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20" w:line="480" w:lineRule="auto"/>
              <w:jc w:val="center"/>
              <w:rPr>
                <w:rFonts w:ascii="Book Antiqua" w:eastAsia="Times New Roman" w:hAnsi="Book Antiqua" w:cs="Times New Roman"/>
                <w:color w:val="000000"/>
              </w:rPr>
            </w:pPr>
            <w:r w:rsidRPr="00CB2C47">
              <w:rPr>
                <w:rFonts w:ascii="Book Antiqua" w:eastAsia="Times New Roman" w:hAnsi="Book Antiqua" w:cs="Times New Roman"/>
              </w:rPr>
              <w:t>Mateo Baquero</w:t>
            </w:r>
          </w:p>
          <w:p w14:paraId="5D8A3B81" w14:textId="77777777" w:rsidR="008A4D22" w:rsidRPr="00CB2C47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1920C425" w14:textId="7303EF1B" w:rsidR="008A4D22" w:rsidRPr="00CB2C47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</w:rPr>
            </w:pPr>
            <w:r w:rsidRPr="00CB2C47">
              <w:rPr>
                <w:rFonts w:ascii="Book Antiqua" w:hAnsi="Book Antiqua" w:cs="Arial"/>
                <w:color w:val="000000"/>
              </w:rPr>
              <w:t>3</w:t>
            </w:r>
          </w:p>
        </w:tc>
      </w:tr>
      <w:tr w:rsidR="008A4D22" w:rsidRPr="001A72D1" w14:paraId="1F47121C" w14:textId="19116D4D" w:rsidTr="008A4D22">
        <w:trPr>
          <w:trHeight w:val="545"/>
        </w:trPr>
        <w:tc>
          <w:tcPr>
            <w:tcW w:w="1276" w:type="dxa"/>
            <w:vAlign w:val="center"/>
          </w:tcPr>
          <w:p w14:paraId="712905FC" w14:textId="67D3DEDB" w:rsidR="008A4D22" w:rsidRPr="008A4D22" w:rsidRDefault="008A4D22" w:rsidP="008A4D22">
            <w:pPr>
              <w:spacing w:line="276" w:lineRule="auto"/>
              <w:jc w:val="both"/>
              <w:rPr>
                <w:rFonts w:ascii="Book Antiqua" w:eastAsia="Book Antiqua" w:hAnsi="Book Antiqua" w:cs="Book Antiqua"/>
                <w:b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2</w:t>
            </w:r>
          </w:p>
        </w:tc>
        <w:tc>
          <w:tcPr>
            <w:tcW w:w="1418" w:type="dxa"/>
            <w:vAlign w:val="center"/>
          </w:tcPr>
          <w:p w14:paraId="4DD7968C" w14:textId="493E1B15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2</w:t>
            </w:r>
          </w:p>
        </w:tc>
        <w:tc>
          <w:tcPr>
            <w:tcW w:w="2126" w:type="dxa"/>
            <w:vAlign w:val="center"/>
          </w:tcPr>
          <w:p w14:paraId="62B75864" w14:textId="6EA1C3D3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Permitir el ingreso al sistema como usuario</w:t>
            </w:r>
          </w:p>
        </w:tc>
        <w:tc>
          <w:tcPr>
            <w:tcW w:w="2977" w:type="dxa"/>
            <w:vAlign w:val="center"/>
          </w:tcPr>
          <w:p w14:paraId="2EC6E4DF" w14:textId="4EE275A1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color w:val="000000"/>
              </w:rPr>
              <w:t>Permitir crear un usuario una cuenta que contenga la información del dueño de la mascota, como datos de la mascota.</w:t>
            </w:r>
          </w:p>
        </w:tc>
        <w:tc>
          <w:tcPr>
            <w:tcW w:w="1843" w:type="dxa"/>
            <w:vAlign w:val="center"/>
          </w:tcPr>
          <w:p w14:paraId="798621CF" w14:textId="31872824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Ingresar a la Aplicación como usuario</w:t>
            </w:r>
          </w:p>
        </w:tc>
        <w:tc>
          <w:tcPr>
            <w:tcW w:w="2409" w:type="dxa"/>
            <w:vMerge/>
            <w:vAlign w:val="center"/>
          </w:tcPr>
          <w:p w14:paraId="427BA047" w14:textId="77777777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4C9ADCBE" w14:textId="78F8CC0D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2,5</w:t>
            </w:r>
          </w:p>
        </w:tc>
      </w:tr>
      <w:tr w:rsidR="008A4D22" w:rsidRPr="001A72D1" w14:paraId="037828FA" w14:textId="77777777" w:rsidTr="008A4D22">
        <w:trPr>
          <w:trHeight w:val="545"/>
        </w:trPr>
        <w:tc>
          <w:tcPr>
            <w:tcW w:w="1276" w:type="dxa"/>
            <w:vAlign w:val="center"/>
          </w:tcPr>
          <w:p w14:paraId="4AC1AD66" w14:textId="3B5C2149" w:rsidR="008A4D22" w:rsidRPr="008A4D22" w:rsidRDefault="008A4D22" w:rsidP="008A4D22">
            <w:pPr>
              <w:spacing w:line="276" w:lineRule="auto"/>
              <w:jc w:val="both"/>
              <w:rPr>
                <w:rFonts w:ascii="Book Antiqua" w:eastAsia="Book Antiqua" w:hAnsi="Book Antiqua" w:cs="Book Antiqua"/>
                <w:b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3</w:t>
            </w:r>
          </w:p>
        </w:tc>
        <w:tc>
          <w:tcPr>
            <w:tcW w:w="1418" w:type="dxa"/>
            <w:vAlign w:val="center"/>
          </w:tcPr>
          <w:p w14:paraId="03260052" w14:textId="2A48B045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3</w:t>
            </w:r>
          </w:p>
        </w:tc>
        <w:tc>
          <w:tcPr>
            <w:tcW w:w="2126" w:type="dxa"/>
            <w:vAlign w:val="center"/>
          </w:tcPr>
          <w:p w14:paraId="63E6EA3B" w14:textId="419F1D62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 xml:space="preserve">Permitir la recuperación de la contraseña del usuario </w:t>
            </w:r>
          </w:p>
        </w:tc>
        <w:tc>
          <w:tcPr>
            <w:tcW w:w="2977" w:type="dxa"/>
            <w:vAlign w:val="center"/>
          </w:tcPr>
          <w:p w14:paraId="2CB4CC3A" w14:textId="40D97E66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</w:rPr>
              <w:t xml:space="preserve">Permite al usuario la recuperar su contraseña en caso de olvidarla y </w:t>
            </w:r>
            <w:r w:rsidR="00DC5514" w:rsidRPr="008A4D22">
              <w:rPr>
                <w:rFonts w:ascii="Book Antiqua" w:eastAsia="Book Antiqua" w:hAnsi="Book Antiqua" w:cs="Book Antiqua"/>
              </w:rPr>
              <w:t>así</w:t>
            </w:r>
            <w:r w:rsidRPr="008A4D22">
              <w:rPr>
                <w:rFonts w:ascii="Book Antiqua" w:eastAsia="Book Antiqua" w:hAnsi="Book Antiqua" w:cs="Book Antiqua"/>
              </w:rPr>
              <w:t xml:space="preserve"> no perder su cuenta en la app</w:t>
            </w:r>
          </w:p>
        </w:tc>
        <w:tc>
          <w:tcPr>
            <w:tcW w:w="1843" w:type="dxa"/>
            <w:vAlign w:val="center"/>
          </w:tcPr>
          <w:p w14:paraId="2F0BA20A" w14:textId="2A2F3118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Ingresar a la Aplicación como usuario</w:t>
            </w:r>
          </w:p>
        </w:tc>
        <w:tc>
          <w:tcPr>
            <w:tcW w:w="2409" w:type="dxa"/>
            <w:vMerge/>
            <w:vAlign w:val="center"/>
          </w:tcPr>
          <w:p w14:paraId="6C5432B8" w14:textId="77777777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752ABBEB" w14:textId="7BB908A1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1</w:t>
            </w:r>
          </w:p>
        </w:tc>
      </w:tr>
      <w:tr w:rsidR="008A4D22" w:rsidRPr="001A72D1" w14:paraId="09F43526" w14:textId="77777777" w:rsidTr="008A4D22">
        <w:trPr>
          <w:trHeight w:val="545"/>
        </w:trPr>
        <w:tc>
          <w:tcPr>
            <w:tcW w:w="1276" w:type="dxa"/>
            <w:vAlign w:val="center"/>
          </w:tcPr>
          <w:p w14:paraId="33C8A303" w14:textId="05F8D21E" w:rsidR="008A4D22" w:rsidRPr="008A4D22" w:rsidRDefault="008A4D22" w:rsidP="008A4D22">
            <w:pPr>
              <w:spacing w:line="276" w:lineRule="auto"/>
              <w:jc w:val="both"/>
              <w:rPr>
                <w:rFonts w:ascii="Book Antiqua" w:eastAsia="Book Antiqua" w:hAnsi="Book Antiqua" w:cs="Book Antiqua"/>
                <w:b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4</w:t>
            </w:r>
          </w:p>
        </w:tc>
        <w:tc>
          <w:tcPr>
            <w:tcW w:w="1418" w:type="dxa"/>
            <w:vAlign w:val="center"/>
          </w:tcPr>
          <w:p w14:paraId="332279AA" w14:textId="52F3F9C3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4</w:t>
            </w:r>
          </w:p>
        </w:tc>
        <w:tc>
          <w:tcPr>
            <w:tcW w:w="2126" w:type="dxa"/>
            <w:vAlign w:val="center"/>
          </w:tcPr>
          <w:p w14:paraId="4CA244DA" w14:textId="74C1832E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Para determinar el ingreso de la información tanto del usuario como de su mascota.</w:t>
            </w:r>
          </w:p>
        </w:tc>
        <w:tc>
          <w:tcPr>
            <w:tcW w:w="2977" w:type="dxa"/>
            <w:vAlign w:val="center"/>
          </w:tcPr>
          <w:p w14:paraId="08382DB9" w14:textId="3ED277A5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color w:val="000000"/>
              </w:rPr>
              <w:t>Permitir crear un usuario una cuenta que contenga la información del dueño de la mascota, como datos de la mascota.</w:t>
            </w:r>
          </w:p>
        </w:tc>
        <w:tc>
          <w:tcPr>
            <w:tcW w:w="1843" w:type="dxa"/>
            <w:vAlign w:val="center"/>
          </w:tcPr>
          <w:p w14:paraId="6E3ED378" w14:textId="66871F84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>
              <w:rPr>
                <w:rFonts w:ascii="Book Antiqua" w:hAnsi="Book Antiqua" w:cs="Arial"/>
                <w:color w:val="000000"/>
              </w:rPr>
              <w:t>L</w:t>
            </w:r>
            <w:r w:rsidRPr="008A4D22">
              <w:rPr>
                <w:rFonts w:ascii="Book Antiqua" w:hAnsi="Book Antiqua" w:cs="Arial"/>
                <w:color w:val="000000"/>
              </w:rPr>
              <w:t xml:space="preserve">oguearse en la aplicación como usuario. </w:t>
            </w:r>
          </w:p>
        </w:tc>
        <w:tc>
          <w:tcPr>
            <w:tcW w:w="2409" w:type="dxa"/>
            <w:vMerge/>
            <w:vAlign w:val="center"/>
          </w:tcPr>
          <w:p w14:paraId="7B438472" w14:textId="77777777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683D124E" w14:textId="3293D130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1,30</w:t>
            </w:r>
          </w:p>
        </w:tc>
      </w:tr>
      <w:tr w:rsidR="008A4D22" w:rsidRPr="001A72D1" w14:paraId="48B9CE53" w14:textId="77777777" w:rsidTr="008A4D22">
        <w:trPr>
          <w:trHeight w:val="545"/>
        </w:trPr>
        <w:tc>
          <w:tcPr>
            <w:tcW w:w="1276" w:type="dxa"/>
            <w:vAlign w:val="center"/>
          </w:tcPr>
          <w:p w14:paraId="4047A6AD" w14:textId="27A64E20" w:rsidR="008A4D22" w:rsidRPr="008A4D22" w:rsidRDefault="008A4D22" w:rsidP="008A4D22">
            <w:pPr>
              <w:spacing w:line="276" w:lineRule="auto"/>
              <w:jc w:val="both"/>
              <w:rPr>
                <w:rFonts w:ascii="Book Antiqua" w:eastAsia="Book Antiqua" w:hAnsi="Book Antiqua" w:cs="Book Antiqua"/>
                <w:b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5</w:t>
            </w:r>
          </w:p>
        </w:tc>
        <w:tc>
          <w:tcPr>
            <w:tcW w:w="1418" w:type="dxa"/>
            <w:vAlign w:val="center"/>
          </w:tcPr>
          <w:p w14:paraId="17D217FC" w14:textId="3B856F65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5</w:t>
            </w:r>
          </w:p>
        </w:tc>
        <w:tc>
          <w:tcPr>
            <w:tcW w:w="2126" w:type="dxa"/>
            <w:vAlign w:val="center"/>
          </w:tcPr>
          <w:p w14:paraId="71EEEFEB" w14:textId="506E411A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 xml:space="preserve">Permite ingresar al menú principal donde tendrá múltiple de opciones para entrenar a su mascota </w:t>
            </w:r>
          </w:p>
        </w:tc>
        <w:tc>
          <w:tcPr>
            <w:tcW w:w="2977" w:type="dxa"/>
            <w:vAlign w:val="center"/>
          </w:tcPr>
          <w:p w14:paraId="7676EE3F" w14:textId="2AC14DB6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</w:rPr>
              <w:t>Permite que el usuario pueda acceder a varias opciones</w:t>
            </w:r>
          </w:p>
        </w:tc>
        <w:tc>
          <w:tcPr>
            <w:tcW w:w="1843" w:type="dxa"/>
            <w:vAlign w:val="center"/>
          </w:tcPr>
          <w:p w14:paraId="4B9EEC09" w14:textId="54CEFF1B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Ingresar a la Aplicación como usuario</w:t>
            </w:r>
          </w:p>
        </w:tc>
        <w:tc>
          <w:tcPr>
            <w:tcW w:w="2409" w:type="dxa"/>
            <w:vMerge/>
            <w:vAlign w:val="center"/>
          </w:tcPr>
          <w:p w14:paraId="2AD1E691" w14:textId="77777777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51872596" w14:textId="2D8C3970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1,30</w:t>
            </w:r>
          </w:p>
        </w:tc>
      </w:tr>
      <w:tr w:rsidR="008A4D22" w:rsidRPr="001A72D1" w14:paraId="3A784E9F" w14:textId="77777777" w:rsidTr="008A4D22">
        <w:trPr>
          <w:trHeight w:val="545"/>
        </w:trPr>
        <w:tc>
          <w:tcPr>
            <w:tcW w:w="1276" w:type="dxa"/>
            <w:vAlign w:val="center"/>
          </w:tcPr>
          <w:p w14:paraId="1B2D1009" w14:textId="2F52219D" w:rsidR="008A4D22" w:rsidRPr="008A4D22" w:rsidRDefault="008A4D22" w:rsidP="008A4D22">
            <w:pPr>
              <w:spacing w:line="276" w:lineRule="auto"/>
              <w:jc w:val="both"/>
              <w:rPr>
                <w:rFonts w:ascii="Book Antiqua" w:eastAsia="Book Antiqua" w:hAnsi="Book Antiqua" w:cs="Book Antiqua"/>
                <w:b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lastRenderedPageBreak/>
              <w:t>REQ-006</w:t>
            </w:r>
          </w:p>
        </w:tc>
        <w:tc>
          <w:tcPr>
            <w:tcW w:w="1418" w:type="dxa"/>
            <w:vAlign w:val="center"/>
          </w:tcPr>
          <w:p w14:paraId="2ACCE07E" w14:textId="1CC251F6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6</w:t>
            </w:r>
          </w:p>
        </w:tc>
        <w:tc>
          <w:tcPr>
            <w:tcW w:w="2126" w:type="dxa"/>
            <w:vAlign w:val="center"/>
          </w:tcPr>
          <w:p w14:paraId="10CD1698" w14:textId="65CF0A6E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Iniciar el adiestramiento para sus mascotas</w:t>
            </w:r>
          </w:p>
        </w:tc>
        <w:tc>
          <w:tcPr>
            <w:tcW w:w="2977" w:type="dxa"/>
            <w:vAlign w:val="center"/>
          </w:tcPr>
          <w:p w14:paraId="26E89060" w14:textId="52D0036A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</w:rPr>
              <w:t>Permitir al usuario iniciar el adiestramiento para sus mascotas</w:t>
            </w:r>
          </w:p>
        </w:tc>
        <w:tc>
          <w:tcPr>
            <w:tcW w:w="1843" w:type="dxa"/>
            <w:vAlign w:val="center"/>
          </w:tcPr>
          <w:p w14:paraId="42F76D78" w14:textId="111FD11A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Permitir al usuario desplegará contenidos de las rutinas para el entrenamiento de las mascotas.</w:t>
            </w:r>
          </w:p>
        </w:tc>
        <w:tc>
          <w:tcPr>
            <w:tcW w:w="2409" w:type="dxa"/>
            <w:vMerge/>
            <w:vAlign w:val="center"/>
          </w:tcPr>
          <w:p w14:paraId="292F7015" w14:textId="77777777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1BEBA727" w14:textId="1709A6F6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3</w:t>
            </w:r>
          </w:p>
        </w:tc>
      </w:tr>
      <w:tr w:rsidR="008A4D22" w:rsidRPr="001A72D1" w14:paraId="103C9981" w14:textId="77777777" w:rsidTr="008A4D22">
        <w:trPr>
          <w:trHeight w:val="545"/>
        </w:trPr>
        <w:tc>
          <w:tcPr>
            <w:tcW w:w="1276" w:type="dxa"/>
            <w:vAlign w:val="center"/>
          </w:tcPr>
          <w:p w14:paraId="346D003B" w14:textId="2D6830E2" w:rsidR="008A4D22" w:rsidRPr="008A4D22" w:rsidRDefault="008A4D22" w:rsidP="008A4D22">
            <w:pPr>
              <w:spacing w:line="276" w:lineRule="auto"/>
              <w:jc w:val="both"/>
              <w:rPr>
                <w:rFonts w:ascii="Book Antiqua" w:eastAsia="Book Antiqua" w:hAnsi="Book Antiqua" w:cs="Book Antiqua"/>
                <w:b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7</w:t>
            </w:r>
          </w:p>
        </w:tc>
        <w:tc>
          <w:tcPr>
            <w:tcW w:w="1418" w:type="dxa"/>
            <w:vAlign w:val="center"/>
          </w:tcPr>
          <w:p w14:paraId="54AEA270" w14:textId="4700CA08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7</w:t>
            </w:r>
          </w:p>
        </w:tc>
        <w:tc>
          <w:tcPr>
            <w:tcW w:w="2126" w:type="dxa"/>
            <w:vAlign w:val="center"/>
          </w:tcPr>
          <w:p w14:paraId="4A9A75B5" w14:textId="04537E42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Permite acceder a la información de consejos nutricionales</w:t>
            </w:r>
          </w:p>
        </w:tc>
        <w:tc>
          <w:tcPr>
            <w:tcW w:w="2977" w:type="dxa"/>
            <w:vAlign w:val="center"/>
          </w:tcPr>
          <w:p w14:paraId="22A2847C" w14:textId="121F6C4B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color w:val="000000"/>
              </w:rPr>
              <w:t>Permite al usuario ver consejos nutricionales para mantener sana a la mascota.</w:t>
            </w:r>
          </w:p>
        </w:tc>
        <w:tc>
          <w:tcPr>
            <w:tcW w:w="1843" w:type="dxa"/>
            <w:vAlign w:val="center"/>
          </w:tcPr>
          <w:p w14:paraId="4FC159D2" w14:textId="7B28CAC1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Gestionar consejos matronales</w:t>
            </w:r>
          </w:p>
        </w:tc>
        <w:tc>
          <w:tcPr>
            <w:tcW w:w="2409" w:type="dxa"/>
            <w:vMerge/>
            <w:vAlign w:val="center"/>
          </w:tcPr>
          <w:p w14:paraId="479F9FC9" w14:textId="77777777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51C1BB55" w14:textId="2855C7CA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1,30</w:t>
            </w:r>
          </w:p>
        </w:tc>
      </w:tr>
      <w:tr w:rsidR="008A4D22" w:rsidRPr="001A72D1" w14:paraId="62195AC0" w14:textId="77777777" w:rsidTr="008A4D22">
        <w:trPr>
          <w:trHeight w:val="545"/>
        </w:trPr>
        <w:tc>
          <w:tcPr>
            <w:tcW w:w="1276" w:type="dxa"/>
            <w:vAlign w:val="center"/>
          </w:tcPr>
          <w:p w14:paraId="7FD9935F" w14:textId="18D2097D" w:rsidR="008A4D22" w:rsidRPr="008A4D22" w:rsidRDefault="008A4D22" w:rsidP="008A4D22">
            <w:pPr>
              <w:spacing w:line="276" w:lineRule="auto"/>
              <w:jc w:val="both"/>
              <w:rPr>
                <w:rFonts w:ascii="Book Antiqua" w:eastAsia="Book Antiqua" w:hAnsi="Book Antiqua" w:cs="Book Antiqua"/>
                <w:b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8</w:t>
            </w:r>
          </w:p>
        </w:tc>
        <w:tc>
          <w:tcPr>
            <w:tcW w:w="1418" w:type="dxa"/>
            <w:vAlign w:val="center"/>
          </w:tcPr>
          <w:p w14:paraId="58F7957A" w14:textId="356EB704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b/>
              </w:rPr>
              <w:t>REQ-008</w:t>
            </w:r>
          </w:p>
        </w:tc>
        <w:tc>
          <w:tcPr>
            <w:tcW w:w="2126" w:type="dxa"/>
            <w:vAlign w:val="center"/>
          </w:tcPr>
          <w:p w14:paraId="2D2E4DCD" w14:textId="35F4E8A9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Permite consultar la información del progreso nutricional de la mascota</w:t>
            </w:r>
          </w:p>
        </w:tc>
        <w:tc>
          <w:tcPr>
            <w:tcW w:w="2977" w:type="dxa"/>
            <w:vAlign w:val="center"/>
          </w:tcPr>
          <w:p w14:paraId="646B7B33" w14:textId="24F67456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eastAsia="Book Antiqua" w:hAnsi="Book Antiqua" w:cs="Book Antiqua"/>
                <w:color w:val="000000"/>
              </w:rPr>
              <w:t>Permite ver al usuario el reporte del progreso de los entrenamientos</w:t>
            </w:r>
          </w:p>
        </w:tc>
        <w:tc>
          <w:tcPr>
            <w:tcW w:w="1843" w:type="dxa"/>
            <w:vAlign w:val="center"/>
          </w:tcPr>
          <w:p w14:paraId="0A62498B" w14:textId="1DD9D372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Gestionar reportes</w:t>
            </w:r>
          </w:p>
        </w:tc>
        <w:tc>
          <w:tcPr>
            <w:tcW w:w="2409" w:type="dxa"/>
            <w:vMerge/>
            <w:vAlign w:val="center"/>
          </w:tcPr>
          <w:p w14:paraId="77AC1031" w14:textId="77777777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both"/>
              <w:rPr>
                <w:rFonts w:ascii="Book Antiqua" w:hAnsi="Book Antiqua"/>
              </w:rPr>
            </w:pPr>
          </w:p>
        </w:tc>
        <w:tc>
          <w:tcPr>
            <w:tcW w:w="2552" w:type="dxa"/>
            <w:vAlign w:val="center"/>
          </w:tcPr>
          <w:p w14:paraId="1EF61892" w14:textId="568176B1" w:rsidR="008A4D22" w:rsidRPr="008A4D22" w:rsidRDefault="008A4D22" w:rsidP="008A4D22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Book Antiqua" w:hAnsi="Book Antiqua"/>
              </w:rPr>
            </w:pPr>
            <w:r w:rsidRPr="008A4D22">
              <w:rPr>
                <w:rFonts w:ascii="Book Antiqua" w:hAnsi="Book Antiqua" w:cs="Arial"/>
                <w:color w:val="000000"/>
              </w:rPr>
              <w:t>1,30</w:t>
            </w:r>
          </w:p>
        </w:tc>
      </w:tr>
      <w:bookmarkEnd w:id="16"/>
    </w:tbl>
    <w:p w14:paraId="048E8083" w14:textId="76EA21E1" w:rsidR="00E950D5" w:rsidRDefault="00E950D5"/>
    <w:p w14:paraId="0F229D1E" w14:textId="683214C6" w:rsidR="00611F64" w:rsidRPr="00611F64" w:rsidRDefault="00611F64">
      <w:pPr>
        <w:rPr>
          <w:rFonts w:ascii="Book Antiqua" w:hAnsi="Book Antiqua"/>
          <w:b/>
          <w:bCs/>
          <w:sz w:val="24"/>
          <w:szCs w:val="24"/>
        </w:rPr>
      </w:pPr>
      <w:r w:rsidRPr="00DF0385">
        <w:rPr>
          <w:rFonts w:ascii="Book Antiqua" w:hAnsi="Book Antiqua"/>
          <w:b/>
          <w:bCs/>
          <w:sz w:val="24"/>
          <w:szCs w:val="24"/>
        </w:rPr>
        <w:t>Link evidencia de la reunión:</w:t>
      </w:r>
      <w:r w:rsidRPr="00611F64">
        <w:rPr>
          <w:rFonts w:ascii="Book Antiqua" w:hAnsi="Book Antiqua"/>
          <w:b/>
          <w:bCs/>
          <w:sz w:val="24"/>
          <w:szCs w:val="24"/>
        </w:rPr>
        <w:t xml:space="preserve"> </w:t>
      </w:r>
    </w:p>
    <w:p w14:paraId="2DFFA7CA" w14:textId="77777777" w:rsidR="00611F64" w:rsidRDefault="00461322">
      <w:pPr>
        <w:rPr>
          <w:rFonts w:ascii="Book Antiqua" w:hAnsi="Book Antiqua"/>
        </w:rPr>
      </w:pPr>
      <w:r w:rsidRPr="00461322">
        <w:rPr>
          <w:rFonts w:ascii="Book Antiqua" w:hAnsi="Book Antiqua"/>
        </w:rPr>
        <w:t>https://uespe-my.sharepoint.com/:v:/g/personal/jaruiz_espe_edu_ec/ES0NP5Hmjt5Kg7kB6tobCNQB3WNrjaKnii_5bjWZsnKUEQ?e=Rd70RX</w:t>
      </w:r>
    </w:p>
    <w:p w14:paraId="509BF536" w14:textId="77777777" w:rsidR="00461322" w:rsidRDefault="00461322">
      <w:pPr>
        <w:rPr>
          <w:rFonts w:ascii="Book Antiqua" w:hAnsi="Book Antiqua"/>
        </w:rPr>
      </w:pPr>
    </w:p>
    <w:p w14:paraId="09A7C519" w14:textId="43D4AA74" w:rsidR="00461322" w:rsidRPr="00461322" w:rsidRDefault="00461322">
      <w:pPr>
        <w:rPr>
          <w:rFonts w:ascii="Book Antiqua" w:hAnsi="Book Antiqua"/>
        </w:rPr>
        <w:sectPr w:rsidR="00461322" w:rsidRPr="00461322" w:rsidSect="00F964EC">
          <w:pgSz w:w="15842" w:h="12242" w:orient="landscape"/>
          <w:pgMar w:top="1440" w:right="1440" w:bottom="1440" w:left="1440" w:header="720" w:footer="720" w:gutter="0"/>
          <w:cols w:space="720"/>
          <w:titlePg/>
        </w:sectPr>
      </w:pPr>
    </w:p>
    <w:p w14:paraId="21B2470C" w14:textId="77777777" w:rsidR="00E950D5" w:rsidRDefault="00000000" w:rsidP="00783498">
      <w:pPr>
        <w:pStyle w:val="Ttulo1"/>
        <w:numPr>
          <w:ilvl w:val="0"/>
          <w:numId w:val="10"/>
        </w:numPr>
        <w:spacing w:before="0" w:line="480" w:lineRule="auto"/>
        <w:jc w:val="both"/>
      </w:pPr>
      <w:bookmarkStart w:id="17" w:name="_heading=h.jdmm6z7yoh38" w:colFirst="0" w:colLast="0"/>
      <w:bookmarkStart w:id="18" w:name="_Toc121347078"/>
      <w:bookmarkEnd w:id="17"/>
      <w:r>
        <w:lastRenderedPageBreak/>
        <w:t>Referencias</w:t>
      </w:r>
      <w:bookmarkEnd w:id="18"/>
    </w:p>
    <w:p w14:paraId="490C9052" w14:textId="77777777" w:rsidR="001B5861" w:rsidRPr="001B5861" w:rsidRDefault="006C2248" w:rsidP="001B5861">
      <w:pPr>
        <w:pStyle w:val="Bibliografa"/>
        <w:jc w:val="both"/>
        <w:rPr>
          <w:rFonts w:ascii="Book Antiqua" w:hAnsi="Book Antiqua"/>
          <w:sz w:val="24"/>
          <w:szCs w:val="24"/>
          <w:lang w:val="en-US"/>
        </w:rPr>
      </w:pPr>
      <w:r w:rsidRPr="001B5861">
        <w:rPr>
          <w:rFonts w:ascii="Book Antiqua" w:hAnsi="Book Antiqua"/>
          <w:sz w:val="24"/>
          <w:szCs w:val="24"/>
        </w:rPr>
        <w:fldChar w:fldCharType="begin"/>
      </w:r>
      <w:r w:rsidRPr="001B5861">
        <w:rPr>
          <w:rFonts w:ascii="Book Antiqua" w:hAnsi="Book Antiqua"/>
          <w:sz w:val="24"/>
          <w:szCs w:val="24"/>
          <w:lang w:val="en-US"/>
        </w:rPr>
        <w:instrText xml:space="preserve"> ADDIN ZOTERO_BIBL {"uncited":[],"omitted":[],"custom":[]} CSL_BIBLIOGRAPHY </w:instrText>
      </w:r>
      <w:r w:rsidRPr="001B5861">
        <w:rPr>
          <w:rFonts w:ascii="Book Antiqua" w:hAnsi="Book Antiqua"/>
          <w:sz w:val="24"/>
          <w:szCs w:val="24"/>
        </w:rPr>
        <w:fldChar w:fldCharType="separate"/>
      </w:r>
      <w:r w:rsidR="001B5861" w:rsidRPr="001B5861">
        <w:rPr>
          <w:rFonts w:ascii="Book Antiqua" w:hAnsi="Book Antiqua"/>
          <w:sz w:val="24"/>
          <w:szCs w:val="24"/>
          <w:lang w:val="en-US"/>
        </w:rPr>
        <w:t xml:space="preserve">Jacobson, I., Lawson, H., Ng, P.-W., McMahon, P., &amp; Goedicke, M. (2019). </w:t>
      </w:r>
      <w:r w:rsidR="001B5861" w:rsidRPr="001B5861">
        <w:rPr>
          <w:rFonts w:ascii="Book Antiqua" w:hAnsi="Book Antiqua"/>
          <w:i/>
          <w:iCs/>
          <w:sz w:val="24"/>
          <w:szCs w:val="24"/>
          <w:lang w:val="en-US"/>
        </w:rPr>
        <w:t>The Essentials of Modern Software Engineering Free the Practices from the Method Prisons!</w:t>
      </w:r>
    </w:p>
    <w:p w14:paraId="0209732F" w14:textId="77777777" w:rsidR="001B5861" w:rsidRPr="001B5861" w:rsidRDefault="001B5861" w:rsidP="001B5861">
      <w:pPr>
        <w:pStyle w:val="Bibliografa"/>
        <w:jc w:val="both"/>
        <w:rPr>
          <w:rFonts w:ascii="Book Antiqua" w:hAnsi="Book Antiqua"/>
          <w:sz w:val="24"/>
          <w:szCs w:val="24"/>
          <w:lang w:val="en-US"/>
        </w:rPr>
      </w:pPr>
      <w:r w:rsidRPr="001B5861">
        <w:rPr>
          <w:rFonts w:ascii="Book Antiqua" w:hAnsi="Book Antiqua"/>
          <w:sz w:val="24"/>
          <w:szCs w:val="24"/>
        </w:rPr>
        <w:t xml:space="preserve">Lean, P. (2014, octubre 14). 5W+2H Técnica de análisis de problemas. </w:t>
      </w:r>
      <w:r w:rsidRPr="001B5861">
        <w:rPr>
          <w:rFonts w:ascii="Book Antiqua" w:hAnsi="Book Antiqua"/>
          <w:i/>
          <w:iCs/>
          <w:sz w:val="24"/>
          <w:szCs w:val="24"/>
          <w:lang w:val="en-US"/>
        </w:rPr>
        <w:t>Progressa Lean</w:t>
      </w:r>
      <w:r w:rsidRPr="001B5861">
        <w:rPr>
          <w:rFonts w:ascii="Book Antiqua" w:hAnsi="Book Antiqua"/>
          <w:sz w:val="24"/>
          <w:szCs w:val="24"/>
          <w:lang w:val="en-US"/>
        </w:rPr>
        <w:t>. https://www.progressalean.com/5w2h-tecnica-de-analisis-de-problemas/</w:t>
      </w:r>
    </w:p>
    <w:p w14:paraId="3F9479F0" w14:textId="77777777" w:rsidR="001B5861" w:rsidRPr="001B5861" w:rsidRDefault="001B5861" w:rsidP="001B5861">
      <w:pPr>
        <w:pStyle w:val="Bibliografa"/>
        <w:jc w:val="both"/>
        <w:rPr>
          <w:rFonts w:ascii="Book Antiqua" w:hAnsi="Book Antiqua"/>
          <w:sz w:val="24"/>
          <w:szCs w:val="24"/>
        </w:rPr>
      </w:pPr>
      <w:r w:rsidRPr="001B5861">
        <w:rPr>
          <w:rFonts w:ascii="Book Antiqua" w:hAnsi="Book Antiqua"/>
          <w:sz w:val="24"/>
          <w:szCs w:val="24"/>
        </w:rPr>
        <w:t xml:space="preserve">Serna, D. (2022). </w:t>
      </w:r>
      <w:r w:rsidRPr="001B5861">
        <w:rPr>
          <w:rFonts w:ascii="Book Antiqua" w:hAnsi="Book Antiqua"/>
          <w:i/>
          <w:iCs/>
          <w:sz w:val="24"/>
          <w:szCs w:val="24"/>
        </w:rPr>
        <w:t>Matriz 5W2H</w:t>
      </w:r>
      <w:r w:rsidRPr="001B5861">
        <w:rPr>
          <w:rFonts w:ascii="Book Antiqua" w:hAnsi="Book Antiqua"/>
          <w:sz w:val="24"/>
          <w:szCs w:val="24"/>
        </w:rPr>
        <w:t>. https://www.academia.edu/42075348/Matriz_5W2H</w:t>
      </w:r>
    </w:p>
    <w:p w14:paraId="3E16B7F1" w14:textId="77777777" w:rsidR="001B5861" w:rsidRPr="001B5861" w:rsidRDefault="001B5861" w:rsidP="001B5861">
      <w:pPr>
        <w:pStyle w:val="Bibliografa"/>
        <w:jc w:val="both"/>
        <w:rPr>
          <w:rFonts w:ascii="Book Antiqua" w:hAnsi="Book Antiqua"/>
          <w:sz w:val="24"/>
          <w:szCs w:val="24"/>
        </w:rPr>
      </w:pPr>
      <w:r w:rsidRPr="001B5861">
        <w:rPr>
          <w:rFonts w:ascii="Book Antiqua" w:hAnsi="Book Antiqua"/>
          <w:sz w:val="24"/>
          <w:szCs w:val="24"/>
        </w:rPr>
        <w:t xml:space="preserve">Sommerville, I. (2005). </w:t>
      </w:r>
      <w:r w:rsidRPr="001B5861">
        <w:rPr>
          <w:rFonts w:ascii="Book Antiqua" w:hAnsi="Book Antiqua"/>
          <w:i/>
          <w:iCs/>
          <w:sz w:val="24"/>
          <w:szCs w:val="24"/>
        </w:rPr>
        <w:t>Ingeniería del software</w:t>
      </w:r>
      <w:r w:rsidRPr="001B5861">
        <w:rPr>
          <w:rFonts w:ascii="Book Antiqua" w:hAnsi="Book Antiqua"/>
          <w:sz w:val="24"/>
          <w:szCs w:val="24"/>
        </w:rPr>
        <w:t xml:space="preserve"> (Séptima Edición).</w:t>
      </w:r>
    </w:p>
    <w:p w14:paraId="7CE7D268" w14:textId="20F026D0" w:rsidR="00783498" w:rsidRDefault="006C2248" w:rsidP="00CB2C47">
      <w:r w:rsidRPr="001B5861">
        <w:fldChar w:fldCharType="end"/>
      </w:r>
    </w:p>
    <w:p w14:paraId="4372815E" w14:textId="1AD9DA7A" w:rsidR="000F627D" w:rsidRDefault="000F627D" w:rsidP="00CB2C47"/>
    <w:p w14:paraId="329F404E" w14:textId="2272BCD7" w:rsidR="000F627D" w:rsidRDefault="000F627D" w:rsidP="00CB2C47"/>
    <w:p w14:paraId="26C3490B" w14:textId="2CD5E2AB" w:rsidR="000F627D" w:rsidRDefault="000F627D" w:rsidP="00CB2C47"/>
    <w:p w14:paraId="24659263" w14:textId="67ADB8C1" w:rsidR="000F627D" w:rsidRDefault="000F627D" w:rsidP="00CB2C47"/>
    <w:p w14:paraId="0E95A752" w14:textId="1E40BB26" w:rsidR="000F627D" w:rsidRDefault="000F627D" w:rsidP="00CB2C47"/>
    <w:p w14:paraId="345869C9" w14:textId="77777777" w:rsidR="000F627D" w:rsidRPr="001B5861" w:rsidRDefault="000F627D" w:rsidP="00CB2C47"/>
    <w:sectPr w:rsidR="000F627D" w:rsidRPr="001B5861" w:rsidSect="00F964EC">
      <w:pgSz w:w="12242" w:h="15842"/>
      <w:pgMar w:top="1440" w:right="1440" w:bottom="144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FB10B9" w14:textId="77777777" w:rsidR="00C90717" w:rsidRDefault="00C90717">
      <w:pPr>
        <w:spacing w:after="0" w:line="240" w:lineRule="auto"/>
      </w:pPr>
      <w:r>
        <w:separator/>
      </w:r>
    </w:p>
  </w:endnote>
  <w:endnote w:type="continuationSeparator" w:id="0">
    <w:p w14:paraId="2A9122F2" w14:textId="77777777" w:rsidR="00C90717" w:rsidRDefault="00C9071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0AEF31" w14:textId="77777777" w:rsidR="00C90717" w:rsidRDefault="00C90717">
      <w:pPr>
        <w:spacing w:after="0" w:line="240" w:lineRule="auto"/>
      </w:pPr>
      <w:r>
        <w:separator/>
      </w:r>
    </w:p>
  </w:footnote>
  <w:footnote w:type="continuationSeparator" w:id="0">
    <w:p w14:paraId="0C03D932" w14:textId="77777777" w:rsidR="00C90717" w:rsidRDefault="00C9071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0F0259" w14:textId="77777777" w:rsidR="00E950D5" w:rsidRDefault="00000000">
    <w:pPr>
      <w:pBdr>
        <w:top w:val="nil"/>
        <w:left w:val="nil"/>
        <w:bottom w:val="nil"/>
        <w:right w:val="nil"/>
        <w:between w:val="nil"/>
      </w:pBdr>
      <w:spacing w:after="20" w:line="480" w:lineRule="auto"/>
      <w:jc w:val="both"/>
      <w:rPr>
        <w:rFonts w:ascii="Arial" w:eastAsia="Arial" w:hAnsi="Arial" w:cs="Arial"/>
        <w:color w:val="000000"/>
        <w:sz w:val="24"/>
        <w:szCs w:val="24"/>
      </w:rPr>
    </w:pPr>
    <w:r>
      <w:t xml:space="preserve">           </w:t>
    </w:r>
    <w:r>
      <w:rPr>
        <w:rFonts w:ascii="Book Antiqua" w:eastAsia="Book Antiqua" w:hAnsi="Book Antiqua" w:cs="Book Antiqua"/>
      </w:rPr>
      <w:t>FUNDAMENTOS DE LA INGENIERÍA DE REQUISITOS</w:t>
    </w:r>
    <w:r>
      <w:rPr>
        <w:rFonts w:ascii="Times New Roman" w:eastAsia="Times New Roman" w:hAnsi="Times New Roman" w:cs="Times New Roman"/>
        <w:color w:val="000000"/>
        <w:sz w:val="24"/>
        <w:szCs w:val="24"/>
      </w:rPr>
      <w:t xml:space="preserve">                                                    </w:t>
    </w:r>
    <w:r>
      <w:fldChar w:fldCharType="begin"/>
    </w:r>
    <w:r>
      <w:instrText>PAGE</w:instrText>
    </w:r>
    <w:r>
      <w:fldChar w:fldCharType="separate"/>
    </w:r>
    <w:r w:rsidR="00047364"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43A5C4" w14:textId="77777777" w:rsidR="00E950D5" w:rsidRDefault="00000000">
    <w:pPr>
      <w:pBdr>
        <w:top w:val="nil"/>
        <w:left w:val="nil"/>
        <w:bottom w:val="nil"/>
        <w:right w:val="nil"/>
        <w:between w:val="nil"/>
      </w:pBdr>
      <w:spacing w:after="20" w:line="480" w:lineRule="auto"/>
      <w:jc w:val="both"/>
      <w:rPr>
        <w:rFonts w:ascii="Arial" w:eastAsia="Arial" w:hAnsi="Arial" w:cs="Arial"/>
        <w:color w:val="000000"/>
        <w:sz w:val="24"/>
        <w:szCs w:val="24"/>
      </w:rPr>
    </w:pPr>
    <w:r>
      <w:t xml:space="preserve">           </w:t>
    </w:r>
    <w:r>
      <w:rPr>
        <w:rFonts w:ascii="Book Antiqua" w:eastAsia="Book Antiqua" w:hAnsi="Book Antiqua" w:cs="Book Antiqua"/>
      </w:rPr>
      <w:t>FUNDAMENTOS DE LA INGENIERÍA DE REQUISITOS</w:t>
    </w:r>
    <w:r>
      <w:rPr>
        <w:rFonts w:ascii="Times New Roman" w:eastAsia="Times New Roman" w:hAnsi="Times New Roman" w:cs="Times New Roman"/>
        <w:color w:val="000000"/>
        <w:sz w:val="24"/>
        <w:szCs w:val="24"/>
      </w:rPr>
      <w:t xml:space="preserve">                                                    </w:t>
    </w:r>
    <w:r>
      <w:fldChar w:fldCharType="begin"/>
    </w:r>
    <w:r>
      <w:instrText>PAGE</w:instrText>
    </w:r>
    <w:r>
      <w:fldChar w:fldCharType="separate"/>
    </w:r>
    <w:r w:rsidR="00047364">
      <w:rPr>
        <w:noProof/>
      </w:rPr>
      <w:t>1</w:t>
    </w:r>
    <w:r>
      <w:fldChar w:fldCharType="end"/>
    </w:r>
  </w:p>
  <w:p w14:paraId="543B1762" w14:textId="77777777" w:rsidR="00E950D5" w:rsidRDefault="00E950D5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rPr>
        <w:color w:val="00000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805FB1" w14:textId="77777777" w:rsidR="00F964EC" w:rsidRDefault="00F964EC">
    <w:pPr>
      <w:pBdr>
        <w:top w:val="nil"/>
        <w:left w:val="nil"/>
        <w:bottom w:val="nil"/>
        <w:right w:val="nil"/>
        <w:between w:val="nil"/>
      </w:pBdr>
      <w:spacing w:after="20" w:line="480" w:lineRule="auto"/>
      <w:jc w:val="both"/>
      <w:rPr>
        <w:rFonts w:ascii="Arial" w:eastAsia="Arial" w:hAnsi="Arial" w:cs="Arial"/>
        <w:color w:val="000000"/>
        <w:sz w:val="24"/>
        <w:szCs w:val="24"/>
      </w:rPr>
    </w:pPr>
    <w:r>
      <w:t xml:space="preserve">           </w:t>
    </w:r>
    <w:r>
      <w:rPr>
        <w:rFonts w:ascii="Book Antiqua" w:eastAsia="Book Antiqua" w:hAnsi="Book Antiqua" w:cs="Book Antiqua"/>
      </w:rPr>
      <w:t>FUNDAMENTOS DE LA INGENIERÍA DE REQUISITOS</w:t>
    </w:r>
    <w:r>
      <w:rPr>
        <w:rFonts w:ascii="Times New Roman" w:eastAsia="Times New Roman" w:hAnsi="Times New Roman" w:cs="Times New Roman"/>
        <w:color w:val="000000"/>
        <w:sz w:val="24"/>
        <w:szCs w:val="24"/>
      </w:rPr>
      <w:t xml:space="preserve">                                                    </w:t>
    </w:r>
    <w:r>
      <w:fldChar w:fldCharType="begin"/>
    </w:r>
    <w:r>
      <w:instrText>PAGE</w:instrText>
    </w:r>
    <w:r>
      <w:fldChar w:fldCharType="separate"/>
    </w:r>
    <w:r>
      <w:rPr>
        <w:noProof/>
      </w:rPr>
      <w:t>1</w:t>
    </w:r>
    <w:r>
      <w:fldChar w:fldCharType="end"/>
    </w:r>
  </w:p>
  <w:p w14:paraId="06E404DD" w14:textId="77777777" w:rsidR="00F964EC" w:rsidRDefault="00F964EC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spacing w:after="0" w:line="240" w:lineRule="auto"/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9F6322"/>
    <w:multiLevelType w:val="multilevel"/>
    <w:tmpl w:val="A91AE472"/>
    <w:lvl w:ilvl="0">
      <w:start w:val="3"/>
      <w:numFmt w:val="decimal"/>
      <w:lvlText w:val="%1."/>
      <w:lvlJc w:val="left"/>
      <w:pPr>
        <w:ind w:left="480" w:hanging="480"/>
      </w:pPr>
    </w:lvl>
    <w:lvl w:ilvl="1">
      <w:start w:val="1"/>
      <w:numFmt w:val="decimal"/>
      <w:lvlText w:val="%1.%2."/>
      <w:lvlJc w:val="left"/>
      <w:pPr>
        <w:ind w:left="720" w:hanging="720"/>
      </w:pPr>
    </w:lvl>
    <w:lvl w:ilvl="2">
      <w:start w:val="1"/>
      <w:numFmt w:val="decimal"/>
      <w:lvlText w:val="%1.%2.%3."/>
      <w:lvlJc w:val="left"/>
      <w:pPr>
        <w:ind w:left="1080" w:hanging="1080"/>
      </w:pPr>
    </w:lvl>
    <w:lvl w:ilvl="3">
      <w:start w:val="1"/>
      <w:numFmt w:val="decimal"/>
      <w:lvlText w:val="%1.%2.%3.%4."/>
      <w:lvlJc w:val="left"/>
      <w:pPr>
        <w:ind w:left="1440" w:hanging="1440"/>
      </w:pPr>
    </w:lvl>
    <w:lvl w:ilvl="4">
      <w:start w:val="1"/>
      <w:numFmt w:val="decimal"/>
      <w:lvlText w:val="%1.%2.%3.%4.%5."/>
      <w:lvlJc w:val="left"/>
      <w:pPr>
        <w:ind w:left="1440" w:hanging="1440"/>
      </w:pPr>
    </w:lvl>
    <w:lvl w:ilvl="5">
      <w:start w:val="1"/>
      <w:numFmt w:val="decimal"/>
      <w:lvlText w:val="%1.%2.%3.%4.%5.%6."/>
      <w:lvlJc w:val="left"/>
      <w:pPr>
        <w:ind w:left="1800" w:hanging="1800"/>
      </w:pPr>
    </w:lvl>
    <w:lvl w:ilvl="6">
      <w:start w:val="1"/>
      <w:numFmt w:val="decimal"/>
      <w:lvlText w:val="%1.%2.%3.%4.%5.%6.%7."/>
      <w:lvlJc w:val="left"/>
      <w:pPr>
        <w:ind w:left="2160" w:hanging="2160"/>
      </w:pPr>
    </w:lvl>
    <w:lvl w:ilvl="7">
      <w:start w:val="1"/>
      <w:numFmt w:val="decimal"/>
      <w:lvlText w:val="%1.%2.%3.%4.%5.%6.%7.%8."/>
      <w:lvlJc w:val="left"/>
      <w:pPr>
        <w:ind w:left="2520" w:hanging="2520"/>
      </w:pPr>
    </w:lvl>
    <w:lvl w:ilvl="8">
      <w:start w:val="1"/>
      <w:numFmt w:val="decimal"/>
      <w:lvlText w:val="%1.%2.%3.%4.%5.%6.%7.%8.%9."/>
      <w:lvlJc w:val="left"/>
      <w:pPr>
        <w:ind w:left="2520" w:hanging="2520"/>
      </w:pPr>
    </w:lvl>
  </w:abstractNum>
  <w:abstractNum w:abstractNumId="1" w15:restartNumberingAfterBreak="0">
    <w:nsid w:val="13740E6E"/>
    <w:multiLevelType w:val="multilevel"/>
    <w:tmpl w:val="9A1CAF54"/>
    <w:lvl w:ilvl="0">
      <w:start w:val="1"/>
      <w:numFmt w:val="decimal"/>
      <w:lvlText w:val="%1"/>
      <w:lvlJc w:val="left"/>
      <w:pPr>
        <w:ind w:left="405" w:hanging="405"/>
      </w:pPr>
    </w:lvl>
    <w:lvl w:ilvl="1">
      <w:start w:val="1"/>
      <w:numFmt w:val="decimal"/>
      <w:lvlText w:val="%1.%2"/>
      <w:lvlJc w:val="left"/>
      <w:pPr>
        <w:ind w:left="1080" w:hanging="720"/>
      </w:pPr>
    </w:lvl>
    <w:lvl w:ilvl="2">
      <w:start w:val="1"/>
      <w:numFmt w:val="decimal"/>
      <w:lvlText w:val="%1.%2.%3"/>
      <w:lvlJc w:val="left"/>
      <w:pPr>
        <w:ind w:left="1800" w:hanging="1080"/>
      </w:pPr>
    </w:lvl>
    <w:lvl w:ilvl="3">
      <w:start w:val="1"/>
      <w:numFmt w:val="decimal"/>
      <w:lvlText w:val="%1.%2.%3.%4"/>
      <w:lvlJc w:val="left"/>
      <w:pPr>
        <w:ind w:left="2160" w:hanging="1080"/>
      </w:pPr>
    </w:lvl>
    <w:lvl w:ilvl="4">
      <w:start w:val="1"/>
      <w:numFmt w:val="decimal"/>
      <w:lvlText w:val="%1.%2.%3.%4.%5"/>
      <w:lvlJc w:val="left"/>
      <w:pPr>
        <w:ind w:left="2880" w:hanging="1440"/>
      </w:pPr>
    </w:lvl>
    <w:lvl w:ilvl="5">
      <w:start w:val="1"/>
      <w:numFmt w:val="decimal"/>
      <w:lvlText w:val="%1.%2.%3.%4.%5.%6"/>
      <w:lvlJc w:val="left"/>
      <w:pPr>
        <w:ind w:left="3600" w:hanging="1800"/>
      </w:pPr>
    </w:lvl>
    <w:lvl w:ilvl="6">
      <w:start w:val="1"/>
      <w:numFmt w:val="decimal"/>
      <w:lvlText w:val="%1.%2.%3.%4.%5.%6.%7"/>
      <w:lvlJc w:val="left"/>
      <w:pPr>
        <w:ind w:left="4320" w:hanging="2160"/>
      </w:pPr>
    </w:lvl>
    <w:lvl w:ilvl="7">
      <w:start w:val="1"/>
      <w:numFmt w:val="decimal"/>
      <w:lvlText w:val="%1.%2.%3.%4.%5.%6.%7.%8"/>
      <w:lvlJc w:val="left"/>
      <w:pPr>
        <w:ind w:left="4680" w:hanging="2160"/>
      </w:pPr>
    </w:lvl>
    <w:lvl w:ilvl="8">
      <w:start w:val="1"/>
      <w:numFmt w:val="decimal"/>
      <w:lvlText w:val="%1.%2.%3.%4.%5.%6.%7.%8.%9"/>
      <w:lvlJc w:val="left"/>
      <w:pPr>
        <w:ind w:left="5400" w:hanging="2520"/>
      </w:pPr>
    </w:lvl>
  </w:abstractNum>
  <w:abstractNum w:abstractNumId="2" w15:restartNumberingAfterBreak="0">
    <w:nsid w:val="15E36621"/>
    <w:multiLevelType w:val="hybridMultilevel"/>
    <w:tmpl w:val="B9BCDDC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697518"/>
    <w:multiLevelType w:val="multilevel"/>
    <w:tmpl w:val="B46C155C"/>
    <w:lvl w:ilvl="0">
      <w:start w:val="1"/>
      <w:numFmt w:val="bullet"/>
      <w:lvlText w:val="✔"/>
      <w:lvlJc w:val="left"/>
      <w:pPr>
        <w:ind w:left="36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180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396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120" w:hanging="360"/>
      </w:pPr>
      <w:rPr>
        <w:rFonts w:ascii="Noto Sans Symbols" w:eastAsia="Noto Sans Symbols" w:hAnsi="Noto Sans Symbols" w:cs="Noto Sans Symbols"/>
      </w:rPr>
    </w:lvl>
  </w:abstractNum>
  <w:abstractNum w:abstractNumId="4" w15:restartNumberingAfterBreak="0">
    <w:nsid w:val="349D2D28"/>
    <w:multiLevelType w:val="multilevel"/>
    <w:tmpl w:val="36AE0400"/>
    <w:lvl w:ilvl="0">
      <w:start w:val="1"/>
      <w:numFmt w:val="bullet"/>
      <w:lvlText w:val="✔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5" w15:restartNumberingAfterBreak="0">
    <w:nsid w:val="34E454E7"/>
    <w:multiLevelType w:val="hybridMultilevel"/>
    <w:tmpl w:val="5C0222D0"/>
    <w:lvl w:ilvl="0" w:tplc="30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CC75708"/>
    <w:multiLevelType w:val="multilevel"/>
    <w:tmpl w:val="19368E68"/>
    <w:lvl w:ilvl="0">
      <w:start w:val="1"/>
      <w:numFmt w:val="bullet"/>
      <w:lvlText w:val="✔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7" w15:restartNumberingAfterBreak="0">
    <w:nsid w:val="51404022"/>
    <w:multiLevelType w:val="multilevel"/>
    <w:tmpl w:val="40D24290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8" w15:restartNumberingAfterBreak="0">
    <w:nsid w:val="52A13030"/>
    <w:multiLevelType w:val="multilevel"/>
    <w:tmpl w:val="A990AA62"/>
    <w:lvl w:ilvl="0">
      <w:start w:val="1"/>
      <w:numFmt w:val="bullet"/>
      <w:lvlText w:val="✔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632B22C0"/>
    <w:multiLevelType w:val="multilevel"/>
    <w:tmpl w:val="AE36F29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numFmt w:val="bullet"/>
      <w:lvlText w:val="•"/>
      <w:lvlJc w:val="left"/>
      <w:pPr>
        <w:ind w:left="2700" w:hanging="720"/>
      </w:pPr>
      <w:rPr>
        <w:rFonts w:ascii="Book Antiqua" w:eastAsia="Book Antiqua" w:hAnsi="Book Antiqua" w:cs="Book Antiqua"/>
      </w:r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43852EB"/>
    <w:multiLevelType w:val="multilevel"/>
    <w:tmpl w:val="EEF6F1F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144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880" w:hanging="252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abstractNum w:abstractNumId="11" w15:restartNumberingAfterBreak="0">
    <w:nsid w:val="78DA19F1"/>
    <w:multiLevelType w:val="multilevel"/>
    <w:tmpl w:val="B87CE00E"/>
    <w:lvl w:ilvl="0">
      <w:start w:val="1"/>
      <w:numFmt w:val="bullet"/>
      <w:lvlText w:val="✔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52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24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68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40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840" w:hanging="360"/>
      </w:pPr>
      <w:rPr>
        <w:rFonts w:ascii="Noto Sans Symbols" w:eastAsia="Noto Sans Symbols" w:hAnsi="Noto Sans Symbols" w:cs="Noto Sans Symbols"/>
      </w:rPr>
    </w:lvl>
  </w:abstractNum>
  <w:num w:numId="1" w16cid:durableId="1798989249">
    <w:abstractNumId w:val="9"/>
  </w:num>
  <w:num w:numId="2" w16cid:durableId="3632061">
    <w:abstractNumId w:val="3"/>
  </w:num>
  <w:num w:numId="3" w16cid:durableId="744957779">
    <w:abstractNumId w:val="8"/>
  </w:num>
  <w:num w:numId="4" w16cid:durableId="1827358459">
    <w:abstractNumId w:val="1"/>
  </w:num>
  <w:num w:numId="5" w16cid:durableId="244537594">
    <w:abstractNumId w:val="6"/>
  </w:num>
  <w:num w:numId="6" w16cid:durableId="524442935">
    <w:abstractNumId w:val="0"/>
  </w:num>
  <w:num w:numId="7" w16cid:durableId="1878198866">
    <w:abstractNumId w:val="11"/>
  </w:num>
  <w:num w:numId="8" w16cid:durableId="704644935">
    <w:abstractNumId w:val="4"/>
  </w:num>
  <w:num w:numId="9" w16cid:durableId="1435982227">
    <w:abstractNumId w:val="6"/>
  </w:num>
  <w:num w:numId="10" w16cid:durableId="787747066">
    <w:abstractNumId w:val="10"/>
  </w:num>
  <w:num w:numId="11" w16cid:durableId="96292274">
    <w:abstractNumId w:val="7"/>
  </w:num>
  <w:num w:numId="12" w16cid:durableId="644894878">
    <w:abstractNumId w:val="2"/>
  </w:num>
  <w:num w:numId="13" w16cid:durableId="19337372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950D5"/>
    <w:rsid w:val="0004690D"/>
    <w:rsid w:val="00047364"/>
    <w:rsid w:val="00064C59"/>
    <w:rsid w:val="000D2ADA"/>
    <w:rsid w:val="000F627D"/>
    <w:rsid w:val="00180E28"/>
    <w:rsid w:val="001A72D1"/>
    <w:rsid w:val="001B5861"/>
    <w:rsid w:val="001E5886"/>
    <w:rsid w:val="001F0A25"/>
    <w:rsid w:val="002755C3"/>
    <w:rsid w:val="00277EE1"/>
    <w:rsid w:val="002B3F0D"/>
    <w:rsid w:val="002E30D8"/>
    <w:rsid w:val="00387C46"/>
    <w:rsid w:val="003F14B1"/>
    <w:rsid w:val="003F6797"/>
    <w:rsid w:val="00412FD9"/>
    <w:rsid w:val="00443A45"/>
    <w:rsid w:val="00461322"/>
    <w:rsid w:val="00483CEE"/>
    <w:rsid w:val="004E7BF6"/>
    <w:rsid w:val="0054203C"/>
    <w:rsid w:val="00560B95"/>
    <w:rsid w:val="005F271D"/>
    <w:rsid w:val="00611F64"/>
    <w:rsid w:val="00625A3D"/>
    <w:rsid w:val="006A68AD"/>
    <w:rsid w:val="006C2248"/>
    <w:rsid w:val="006F223B"/>
    <w:rsid w:val="00714C28"/>
    <w:rsid w:val="0077693D"/>
    <w:rsid w:val="00783498"/>
    <w:rsid w:val="00795717"/>
    <w:rsid w:val="008A4D22"/>
    <w:rsid w:val="008E2060"/>
    <w:rsid w:val="0091380E"/>
    <w:rsid w:val="00916379"/>
    <w:rsid w:val="00944284"/>
    <w:rsid w:val="009C07E0"/>
    <w:rsid w:val="00A613BC"/>
    <w:rsid w:val="00A71223"/>
    <w:rsid w:val="00AD7ABA"/>
    <w:rsid w:val="00B0305B"/>
    <w:rsid w:val="00B57441"/>
    <w:rsid w:val="00BF28C7"/>
    <w:rsid w:val="00C90717"/>
    <w:rsid w:val="00CB2C47"/>
    <w:rsid w:val="00D00CFE"/>
    <w:rsid w:val="00D20DA8"/>
    <w:rsid w:val="00D7658B"/>
    <w:rsid w:val="00DC5514"/>
    <w:rsid w:val="00DF0385"/>
    <w:rsid w:val="00E950D5"/>
    <w:rsid w:val="00EE7377"/>
    <w:rsid w:val="00EE7A47"/>
    <w:rsid w:val="00F964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EFA93E0"/>
  <w15:docId w15:val="{2267297B-FC97-467D-878E-EDF3FE9D69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s-EC" w:eastAsia="es-EC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2FD9"/>
  </w:style>
  <w:style w:type="paragraph" w:styleId="Ttulo1">
    <w:name w:val="heading 1"/>
    <w:basedOn w:val="Normal"/>
    <w:next w:val="Normal"/>
    <w:link w:val="Ttulo1Car"/>
    <w:uiPriority w:val="9"/>
    <w:qFormat/>
    <w:rsid w:val="004E7BF6"/>
    <w:pPr>
      <w:keepNext/>
      <w:keepLines/>
      <w:spacing w:before="240" w:after="0"/>
      <w:outlineLvl w:val="0"/>
    </w:pPr>
    <w:rPr>
      <w:rFonts w:ascii="Book Antiqua" w:eastAsiaTheme="majorEastAsia" w:hAnsi="Book Antiqua" w:cstheme="majorBidi"/>
      <w:b/>
      <w:color w:val="000000" w:themeColor="text1"/>
      <w:sz w:val="32"/>
      <w:szCs w:val="32"/>
    </w:rPr>
  </w:style>
  <w:style w:type="paragraph" w:styleId="Ttulo2">
    <w:name w:val="heading 2"/>
    <w:basedOn w:val="Normal"/>
    <w:next w:val="Normal"/>
    <w:uiPriority w:val="9"/>
    <w:unhideWhenUsed/>
    <w:qFormat/>
    <w:rsid w:val="00444A2D"/>
    <w:pPr>
      <w:keepNext/>
      <w:keepLines/>
      <w:spacing w:before="360" w:after="80"/>
      <w:jc w:val="both"/>
      <w:outlineLvl w:val="1"/>
    </w:pPr>
    <w:rPr>
      <w:rFonts w:ascii="Book Antiqua" w:hAnsi="Book Antiqua"/>
      <w:b/>
      <w:sz w:val="32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rsid w:val="00165691"/>
    <w:pPr>
      <w:keepNext/>
      <w:keepLines/>
      <w:spacing w:before="280" w:after="80"/>
      <w:jc w:val="both"/>
      <w:outlineLvl w:val="2"/>
    </w:pPr>
    <w:rPr>
      <w:rFonts w:ascii="Book Antiqua" w:hAnsi="Book Antiqua"/>
      <w:b/>
      <w:sz w:val="32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link w:val="TtuloCar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0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Default">
    <w:name w:val="Default"/>
    <w:rsid w:val="00FD656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Encabezado">
    <w:name w:val="header"/>
    <w:basedOn w:val="Normal"/>
    <w:link w:val="EncabezadoCar"/>
    <w:unhideWhenUsed/>
    <w:rsid w:val="00D75DD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rsid w:val="00D75DDB"/>
  </w:style>
  <w:style w:type="paragraph" w:styleId="Piedepgina">
    <w:name w:val="footer"/>
    <w:basedOn w:val="Normal"/>
    <w:link w:val="PiedepginaCar"/>
    <w:uiPriority w:val="99"/>
    <w:unhideWhenUsed/>
    <w:rsid w:val="00D75DD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75DDB"/>
  </w:style>
  <w:style w:type="paragraph" w:styleId="Prrafodelista">
    <w:name w:val="List Paragraph"/>
    <w:basedOn w:val="Normal"/>
    <w:uiPriority w:val="34"/>
    <w:qFormat/>
    <w:rsid w:val="00781C3D"/>
    <w:pPr>
      <w:ind w:left="720"/>
      <w:contextualSpacing/>
    </w:pPr>
  </w:style>
  <w:style w:type="paragraph" w:styleId="Descripcin">
    <w:name w:val="caption"/>
    <w:basedOn w:val="Normal"/>
    <w:next w:val="Normal"/>
    <w:uiPriority w:val="35"/>
    <w:unhideWhenUsed/>
    <w:qFormat/>
    <w:rsid w:val="001E0F8B"/>
    <w:pPr>
      <w:spacing w:after="200" w:line="240" w:lineRule="auto"/>
    </w:pPr>
    <w:rPr>
      <w:rFonts w:ascii="Times New Roman" w:hAnsi="Times New Roman"/>
      <w:b/>
      <w:iCs/>
      <w:color w:val="000000" w:themeColor="text1"/>
      <w:sz w:val="24"/>
      <w:szCs w:val="18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54334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54334B"/>
    <w:rPr>
      <w:rFonts w:ascii="Courier New" w:eastAsia="Times New Roman" w:hAnsi="Courier New" w:cs="Courier New"/>
      <w:sz w:val="20"/>
      <w:szCs w:val="20"/>
      <w:lang w:eastAsia="es-EC"/>
    </w:rPr>
  </w:style>
  <w:style w:type="character" w:customStyle="1" w:styleId="y2iqfc">
    <w:name w:val="y2iqfc"/>
    <w:basedOn w:val="Fuentedeprrafopredeter"/>
    <w:rsid w:val="0054334B"/>
  </w:style>
  <w:style w:type="paragraph" w:styleId="Bibliografa">
    <w:name w:val="Bibliography"/>
    <w:basedOn w:val="Normal"/>
    <w:next w:val="Normal"/>
    <w:uiPriority w:val="37"/>
    <w:unhideWhenUsed/>
    <w:rsid w:val="009128BB"/>
    <w:pPr>
      <w:spacing w:after="0" w:line="480" w:lineRule="auto"/>
      <w:ind w:left="720" w:hanging="720"/>
    </w:pPr>
  </w:style>
  <w:style w:type="character" w:customStyle="1" w:styleId="Ttulo1Car">
    <w:name w:val="Título 1 Car"/>
    <w:basedOn w:val="Fuentedeprrafopredeter"/>
    <w:link w:val="Ttulo1"/>
    <w:uiPriority w:val="9"/>
    <w:rsid w:val="00444A2D"/>
    <w:rPr>
      <w:rFonts w:ascii="Book Antiqua" w:eastAsiaTheme="majorEastAsia" w:hAnsi="Book Antiqua" w:cstheme="majorBidi"/>
      <w:b/>
      <w:color w:val="000000" w:themeColor="text1"/>
      <w:sz w:val="32"/>
      <w:szCs w:val="3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styleId="Hipervnculo">
    <w:name w:val="Hyperlink"/>
    <w:basedOn w:val="Fuentedeprrafopredeter"/>
    <w:uiPriority w:val="99"/>
    <w:unhideWhenUsed/>
    <w:rsid w:val="007353EA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BC7F8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extoindependiente">
    <w:name w:val="Body Text"/>
    <w:basedOn w:val="Normal"/>
    <w:link w:val="TextoindependienteCar"/>
    <w:uiPriority w:val="1"/>
    <w:qFormat/>
    <w:rsid w:val="00DA28EE"/>
    <w:pPr>
      <w:widowControl w:val="0"/>
      <w:autoSpaceDE w:val="0"/>
      <w:autoSpaceDN w:val="0"/>
      <w:spacing w:after="0" w:line="240" w:lineRule="auto"/>
    </w:pPr>
    <w:rPr>
      <w:rFonts w:ascii="Verdana" w:eastAsia="Verdana" w:hAnsi="Verdana" w:cs="Verdana"/>
      <w:sz w:val="27"/>
      <w:szCs w:val="27"/>
      <w:lang w:val="es-ES" w:eastAsia="en-US"/>
    </w:rPr>
  </w:style>
  <w:style w:type="character" w:customStyle="1" w:styleId="TextoindependienteCar">
    <w:name w:val="Texto independiente Car"/>
    <w:basedOn w:val="Fuentedeprrafopredeter"/>
    <w:link w:val="Textoindependiente"/>
    <w:uiPriority w:val="1"/>
    <w:rsid w:val="00DA28EE"/>
    <w:rPr>
      <w:rFonts w:ascii="Verdana" w:eastAsia="Verdana" w:hAnsi="Verdana" w:cs="Verdana"/>
      <w:sz w:val="27"/>
      <w:szCs w:val="27"/>
      <w:lang w:val="es-ES" w:eastAsia="en-US"/>
    </w:rPr>
  </w:style>
  <w:style w:type="character" w:customStyle="1" w:styleId="TtuloCar">
    <w:name w:val="Título Car"/>
    <w:basedOn w:val="Fuentedeprrafopredeter"/>
    <w:link w:val="Ttulo"/>
    <w:rsid w:val="00DA28EE"/>
    <w:rPr>
      <w:b/>
      <w:sz w:val="72"/>
      <w:szCs w:val="72"/>
    </w:rPr>
  </w:style>
  <w:style w:type="character" w:customStyle="1" w:styleId="jpfdse">
    <w:name w:val="jpfdse"/>
    <w:basedOn w:val="Fuentedeprrafopredeter"/>
    <w:rsid w:val="00C50390"/>
  </w:style>
  <w:style w:type="character" w:customStyle="1" w:styleId="apple-converted-space">
    <w:name w:val="apple-converted-space"/>
    <w:basedOn w:val="Fuentedeprrafopredeter"/>
    <w:rsid w:val="0035140E"/>
  </w:style>
  <w:style w:type="table" w:customStyle="1" w:styleId="Estilo1">
    <w:name w:val="Estilo1"/>
    <w:basedOn w:val="Tablaweb1"/>
    <w:uiPriority w:val="99"/>
    <w:rsid w:val="00C90456"/>
    <w:pPr>
      <w:spacing w:after="0" w:line="240" w:lineRule="auto"/>
    </w:pPr>
    <w:rPr>
      <w:rFonts w:asciiTheme="minorHAnsi" w:eastAsiaTheme="minorHAnsi" w:hAnsiTheme="minorHAnsi" w:cstheme="minorBidi"/>
      <w:sz w:val="20"/>
      <w:szCs w:val="20"/>
    </w:rPr>
    <w:tblPr/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aweb1">
    <w:name w:val="Table Web 1"/>
    <w:basedOn w:val="Tablanormal"/>
    <w:uiPriority w:val="99"/>
    <w:semiHidden/>
    <w:unhideWhenUsed/>
    <w:rsid w:val="00C90456"/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tuloTDC">
    <w:name w:val="TOC Heading"/>
    <w:basedOn w:val="Ttulo1"/>
    <w:next w:val="Normal"/>
    <w:uiPriority w:val="39"/>
    <w:unhideWhenUsed/>
    <w:qFormat/>
    <w:rsid w:val="00165691"/>
    <w:pPr>
      <w:outlineLvl w:val="9"/>
    </w:pPr>
    <w:rPr>
      <w:rFonts w:asciiTheme="majorHAnsi" w:hAnsiTheme="majorHAnsi"/>
      <w:b w:val="0"/>
      <w:color w:val="2F5496" w:themeColor="accent1" w:themeShade="BF"/>
    </w:rPr>
  </w:style>
  <w:style w:type="paragraph" w:styleId="TDC1">
    <w:name w:val="toc 1"/>
    <w:basedOn w:val="Normal"/>
    <w:next w:val="Normal"/>
    <w:autoRedefine/>
    <w:uiPriority w:val="39"/>
    <w:unhideWhenUsed/>
    <w:rsid w:val="00165691"/>
    <w:pPr>
      <w:spacing w:after="100"/>
    </w:pPr>
  </w:style>
  <w:style w:type="paragraph" w:styleId="TDC3">
    <w:name w:val="toc 3"/>
    <w:basedOn w:val="Normal"/>
    <w:next w:val="Normal"/>
    <w:autoRedefine/>
    <w:uiPriority w:val="39"/>
    <w:unhideWhenUsed/>
    <w:rsid w:val="002A298F"/>
    <w:pPr>
      <w:tabs>
        <w:tab w:val="left" w:pos="440"/>
        <w:tab w:val="right" w:leader="dot" w:pos="9352"/>
      </w:tabs>
      <w:spacing w:after="100" w:line="240" w:lineRule="auto"/>
      <w:ind w:left="440" w:hanging="298"/>
    </w:pPr>
  </w:style>
  <w:style w:type="table" w:styleId="Tablaconcuadrcula5oscura-nfasis1">
    <w:name w:val="Grid Table 5 Dark Accent 1"/>
    <w:basedOn w:val="Tablanormal"/>
    <w:uiPriority w:val="50"/>
    <w:rsid w:val="00C513A2"/>
    <w:pPr>
      <w:spacing w:after="0" w:line="240" w:lineRule="auto"/>
    </w:pPr>
    <w:rPr>
      <w:rFonts w:asciiTheme="minorHAnsi" w:eastAsiaTheme="minorHAnsi" w:hAnsiTheme="minorHAnsi" w:cstheme="minorBidi"/>
      <w:lang w:eastAsia="en-US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Tablaconcuadrcula4-nfasis3">
    <w:name w:val="Grid Table 4 Accent 3"/>
    <w:basedOn w:val="Tablanormal"/>
    <w:uiPriority w:val="49"/>
    <w:rsid w:val="00E5505A"/>
    <w:pPr>
      <w:spacing w:after="0" w:line="240" w:lineRule="auto"/>
    </w:pPr>
    <w:rPr>
      <w:rFonts w:asciiTheme="minorHAnsi" w:eastAsiaTheme="minorHAnsi" w:hAnsiTheme="minorHAnsi" w:cstheme="minorBidi"/>
      <w:lang w:eastAsia="en-US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a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0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1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2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3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4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5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6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7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8">
    <w:basedOn w:val="TableNormal0"/>
    <w:pPr>
      <w:spacing w:after="0" w:line="240" w:lineRule="auto"/>
    </w:pPr>
    <w:rPr>
      <w:sz w:val="20"/>
      <w:szCs w:val="20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D9E2F3"/>
    </w:tcPr>
    <w:tblStylePr w:type="firstRow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  <w:tblStylePr w:type="band1Horz">
      <w:tblPr/>
      <w:tcPr>
        <w:shd w:val="clear" w:color="auto" w:fill="B4C6E7"/>
      </w:tcPr>
    </w:tblStylePr>
  </w:style>
  <w:style w:type="table" w:customStyle="1" w:styleId="a9">
    <w:basedOn w:val="TableNormal0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a">
    <w:basedOn w:val="TableNormal0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b">
    <w:basedOn w:val="TableNormal0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c">
    <w:basedOn w:val="TableNormal0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styleId="Tablaconcuadrcula">
    <w:name w:val="Table Grid"/>
    <w:basedOn w:val="Tablanormal"/>
    <w:uiPriority w:val="39"/>
    <w:rsid w:val="002755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4-nfasis1">
    <w:name w:val="Grid Table 4 Accent 1"/>
    <w:basedOn w:val="Tablanormal"/>
    <w:uiPriority w:val="49"/>
    <w:rsid w:val="002755C3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Tablaconcuadrcula3-nfasis1">
    <w:name w:val="Grid Table 3 Accent 1"/>
    <w:basedOn w:val="Tablanormal"/>
    <w:uiPriority w:val="48"/>
    <w:rsid w:val="001A72D1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paragraph" w:styleId="TDC2">
    <w:name w:val="toc 2"/>
    <w:basedOn w:val="Normal"/>
    <w:next w:val="Normal"/>
    <w:autoRedefine/>
    <w:uiPriority w:val="39"/>
    <w:unhideWhenUsed/>
    <w:rsid w:val="00916379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image" Target="media/image7.emf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2.jpg"/><Relationship Id="rId17" Type="http://schemas.openxmlformats.org/officeDocument/2006/relationships/image" Target="media/image6.emf"/><Relationship Id="rId2" Type="http://schemas.openxmlformats.org/officeDocument/2006/relationships/customXml" Target="../customXml/item2.xml"/><Relationship Id="rId16" Type="http://schemas.openxmlformats.org/officeDocument/2006/relationships/image" Target="media/image5.jpg"/><Relationship Id="rId20" Type="http://schemas.openxmlformats.org/officeDocument/2006/relationships/image" Target="media/image9.e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5" Type="http://schemas.openxmlformats.org/officeDocument/2006/relationships/image" Target="media/image4.emf"/><Relationship Id="rId10" Type="http://schemas.openxmlformats.org/officeDocument/2006/relationships/header" Target="header1.xml"/><Relationship Id="rId19" Type="http://schemas.openxmlformats.org/officeDocument/2006/relationships/image" Target="media/image8.emf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3.jp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gVXwWnbuihSAGOH6WVLGGmpAOo2Q==">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2B783E28-A745-4F0C-87A8-CEE98D4AB6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1</TotalTime>
  <Pages>23</Pages>
  <Words>2641</Words>
  <Characters>14526</Characters>
  <Application>Microsoft Office Word</Application>
  <DocSecurity>0</DocSecurity>
  <Lines>121</Lines>
  <Paragraphs>3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ito A</dc:creator>
  <cp:lastModifiedBy>Carito A</cp:lastModifiedBy>
  <cp:revision>14</cp:revision>
  <dcterms:created xsi:type="dcterms:W3CDTF">2022-12-08T20:09:00Z</dcterms:created>
  <dcterms:modified xsi:type="dcterms:W3CDTF">2022-12-09T03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cPL90I30"/&gt;&lt;style id="http://www.zotero.org/styles/apa" locale="es-ES" hasBibliography="1" bibliographyStyleHasBeenSet="1"/&gt;&lt;prefs&gt;&lt;pref name="fieldType" value="Field"/&gt;&lt;/prefs&gt;&lt;/data&gt;</vt:lpwstr>
  </property>
</Properties>
</file>